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3D10F835" w:rsidP="095A4EA1" w:rsidRDefault="3D10F835" w14:paraId="4AB4A7BB" w14:textId="02B4ADE7">
      <w:pPr>
        <w:spacing w:line="360" w:lineRule="auto"/>
        <w:jc w:val="center"/>
        <w:rPr>
          <w:rFonts w:ascii="Bierstadt" w:hAnsi="Bierstadt" w:eastAsia="Bierstadt" w:cs="Bierstadt"/>
          <w:b w:val="1"/>
          <w:bCs w:val="1"/>
          <w:sz w:val="28"/>
          <w:szCs w:val="28"/>
          <w:lang w:val="en-US"/>
        </w:rPr>
      </w:pPr>
      <w:r w:rsidRPr="095A4EA1" w:rsidR="00D97CB9">
        <w:rPr>
          <w:rFonts w:ascii="Bierstadt" w:hAnsi="Bierstadt" w:eastAsia="Bierstadt" w:cs="Bierstadt"/>
          <w:b w:val="1"/>
          <w:bCs w:val="1"/>
          <w:sz w:val="28"/>
          <w:szCs w:val="28"/>
          <w:lang w:val="en-US"/>
        </w:rPr>
        <w:t>Long COVID in Healthcare Workers: The lived experience perspective on recent research and views on the future</w:t>
      </w:r>
    </w:p>
    <w:p w:rsidR="5464853F" w:rsidP="095A4EA1" w:rsidRDefault="5464853F" w14:paraId="52071244" w14:textId="3F93295E">
      <w:pPr>
        <w:spacing w:line="360" w:lineRule="auto"/>
        <w:jc w:val="left"/>
        <w:rPr>
          <w:rFonts w:ascii="Bierstadt" w:hAnsi="Bierstadt" w:eastAsia="Bierstadt" w:cs="Bierstadt"/>
          <w:lang w:val="en-US"/>
        </w:rPr>
      </w:pPr>
    </w:p>
    <w:p w:rsidR="57F47A51" w:rsidP="095A4EA1" w:rsidRDefault="57F47A51" w14:paraId="3F8FB8E4" w14:textId="65539483">
      <w:pPr>
        <w:spacing w:line="360" w:lineRule="auto"/>
        <w:jc w:val="left"/>
        <w:rPr>
          <w:rFonts w:ascii="Bierstadt" w:hAnsi="Bierstadt" w:eastAsia="Bierstadt" w:cs="Bierstadt"/>
          <w:lang w:val="en-US"/>
        </w:rPr>
      </w:pPr>
      <w:r w:rsidRPr="095A4EA1" w:rsidR="57F47A51">
        <w:rPr>
          <w:rFonts w:ascii="Bierstadt" w:hAnsi="Bierstadt" w:eastAsia="Bierstadt" w:cs="Bierstadt"/>
          <w:lang w:val="en-US"/>
        </w:rPr>
        <w:t>Iraje Ahmed</w:t>
      </w:r>
      <w:r w:rsidRPr="095A4EA1" w:rsidR="64F14058">
        <w:rPr>
          <w:rFonts w:ascii="Bierstadt" w:hAnsi="Bierstadt" w:eastAsia="Bierstadt" w:cs="Bierstadt"/>
          <w:lang w:val="en-US"/>
        </w:rPr>
        <w:t>*</w:t>
      </w:r>
      <w:r w:rsidRPr="095A4EA1" w:rsidR="57F47A51">
        <w:rPr>
          <w:rFonts w:ascii="Bierstadt" w:hAnsi="Bierstadt" w:eastAsia="Bierstadt" w:cs="Bierstadt"/>
          <w:lang w:val="en-US"/>
        </w:rPr>
        <w:t>, Ashia Bibi</w:t>
      </w:r>
      <w:r w:rsidRPr="095A4EA1" w:rsidR="6A90A3F1">
        <w:rPr>
          <w:rFonts w:ascii="Bierstadt" w:hAnsi="Bierstadt" w:eastAsia="Bierstadt" w:cs="Bierstadt"/>
          <w:lang w:val="en-US"/>
        </w:rPr>
        <w:t>*</w:t>
      </w:r>
      <w:r w:rsidRPr="095A4EA1" w:rsidR="57F47A51">
        <w:rPr>
          <w:rFonts w:ascii="Bierstadt" w:hAnsi="Bierstadt" w:eastAsia="Bierstadt" w:cs="Bierstadt"/>
          <w:lang w:val="en-US"/>
        </w:rPr>
        <w:t>, Dee Burrows</w:t>
      </w:r>
      <w:r w:rsidRPr="095A4EA1" w:rsidR="6EB40B72">
        <w:rPr>
          <w:rFonts w:ascii="Bierstadt" w:hAnsi="Bierstadt" w:eastAsia="Bierstadt" w:cs="Bierstadt"/>
          <w:lang w:val="en-US"/>
        </w:rPr>
        <w:t>*</w:t>
      </w:r>
      <w:r w:rsidRPr="095A4EA1" w:rsidR="57F47A51">
        <w:rPr>
          <w:rFonts w:ascii="Bierstadt" w:hAnsi="Bierstadt" w:eastAsia="Bierstadt" w:cs="Bierstadt"/>
          <w:lang w:val="en-US"/>
        </w:rPr>
        <w:t>, Penny Firshman</w:t>
      </w:r>
      <w:r w:rsidRPr="095A4EA1" w:rsidR="52FF63ED">
        <w:rPr>
          <w:rFonts w:ascii="Bierstadt" w:hAnsi="Bierstadt" w:eastAsia="Bierstadt" w:cs="Bierstadt"/>
          <w:lang w:val="en-US"/>
        </w:rPr>
        <w:t>*</w:t>
      </w:r>
      <w:r w:rsidRPr="095A4EA1" w:rsidR="57F47A51">
        <w:rPr>
          <w:rFonts w:ascii="Bierstadt" w:hAnsi="Bierstadt" w:eastAsia="Bierstadt" w:cs="Bierstadt"/>
          <w:lang w:val="en-US"/>
        </w:rPr>
        <w:t>, John Knight</w:t>
      </w:r>
      <w:r w:rsidRPr="095A4EA1" w:rsidR="3C18F441">
        <w:rPr>
          <w:rFonts w:ascii="Bierstadt" w:hAnsi="Bierstadt" w:eastAsia="Bierstadt" w:cs="Bierstadt"/>
          <w:lang w:val="en-US"/>
        </w:rPr>
        <w:t>*</w:t>
      </w:r>
    </w:p>
    <w:p w:rsidR="5464853F" w:rsidP="095A4EA1" w:rsidRDefault="5464853F" w14:paraId="5669D6BD" w14:textId="2D55C180">
      <w:pPr>
        <w:spacing w:line="360" w:lineRule="auto"/>
        <w:jc w:val="left"/>
        <w:rPr>
          <w:rFonts w:ascii="Bierstadt" w:hAnsi="Bierstadt" w:eastAsia="Bierstadt" w:cs="Bierstadt"/>
          <w:lang w:val="en-US"/>
        </w:rPr>
      </w:pPr>
      <w:r w:rsidRPr="095A4EA1" w:rsidR="2592225F">
        <w:rPr>
          <w:rFonts w:ascii="Bierstadt" w:hAnsi="Bierstadt" w:eastAsia="Bierstadt" w:cs="Bierstadt"/>
          <w:lang w:val="en-US"/>
        </w:rPr>
        <w:t>*Commentary co-written by these five authors</w:t>
      </w:r>
      <w:r w:rsidRPr="095A4EA1" w:rsidR="00C13047">
        <w:rPr>
          <w:rFonts w:ascii="Bierstadt" w:hAnsi="Bierstadt" w:eastAsia="Bierstadt" w:cs="Bierstadt"/>
          <w:lang w:val="en-US"/>
        </w:rPr>
        <w:t>, listed alphabetically</w:t>
      </w:r>
      <w:r w:rsidRPr="095A4EA1" w:rsidR="2592225F">
        <w:rPr>
          <w:rFonts w:ascii="Bierstadt" w:hAnsi="Bierstadt" w:eastAsia="Bierstadt" w:cs="Bierstadt"/>
          <w:lang w:val="en-US"/>
        </w:rPr>
        <w:t xml:space="preserve">. </w:t>
      </w:r>
      <w:r w:rsidRPr="095A4EA1" w:rsidR="00F13A55">
        <w:rPr>
          <w:rFonts w:ascii="Bierstadt" w:hAnsi="Bierstadt" w:eastAsia="Bierstadt" w:cs="Bierstadt"/>
          <w:lang w:val="en-US"/>
        </w:rPr>
        <w:t>This work was supported by Dr</w:t>
      </w:r>
      <w:r w:rsidRPr="095A4EA1" w:rsidR="00F13A55">
        <w:rPr>
          <w:rFonts w:ascii="Bierstadt" w:hAnsi="Bierstadt" w:eastAsia="Bierstadt" w:cs="Bierstadt"/>
          <w:lang w:val="en-US"/>
        </w:rPr>
        <w:t xml:space="preserve"> Brendan</w:t>
      </w:r>
      <w:r w:rsidRPr="095A4EA1" w:rsidR="00F13A55">
        <w:rPr>
          <w:rFonts w:ascii="Bierstadt" w:hAnsi="Bierstadt" w:eastAsia="Bierstadt" w:cs="Bierstadt"/>
          <w:lang w:val="en-US"/>
        </w:rPr>
        <w:t xml:space="preserve"> Dempsey and Dr</w:t>
      </w:r>
      <w:r w:rsidRPr="095A4EA1" w:rsidR="00F13A55">
        <w:rPr>
          <w:rFonts w:ascii="Bierstadt" w:hAnsi="Bierstadt" w:eastAsia="Bierstadt" w:cs="Bierstadt"/>
          <w:lang w:val="en-US"/>
        </w:rPr>
        <w:t xml:space="preserve"> Danielle</w:t>
      </w:r>
      <w:r w:rsidRPr="095A4EA1" w:rsidR="00F13A55">
        <w:rPr>
          <w:rFonts w:ascii="Bierstadt" w:hAnsi="Bierstadt" w:eastAsia="Bierstadt" w:cs="Bierstadt"/>
          <w:lang w:val="en-US"/>
        </w:rPr>
        <w:t xml:space="preserve"> Lamb.</w:t>
      </w:r>
    </w:p>
    <w:p w:rsidR="095A4EA1" w:rsidP="095A4EA1" w:rsidRDefault="095A4EA1" w14:paraId="078FB36A" w14:textId="4E25BACC">
      <w:pPr>
        <w:spacing w:line="360" w:lineRule="auto"/>
        <w:jc w:val="left"/>
        <w:rPr>
          <w:rFonts w:ascii="Bierstadt" w:hAnsi="Bierstadt" w:eastAsia="Bierstadt" w:cs="Bierstadt"/>
          <w:lang w:val="en-US"/>
        </w:rPr>
      </w:pPr>
    </w:p>
    <w:p w:rsidRPr="00DF5BBC" w:rsidR="005D1226" w:rsidP="095A4EA1" w:rsidRDefault="00DF5BBC" w14:paraId="562BF950" w14:textId="7C794C87">
      <w:pPr>
        <w:pStyle w:val="Normal"/>
        <w:spacing w:line="360" w:lineRule="auto"/>
        <w:rPr>
          <w:rFonts w:ascii="Bierstadt" w:hAnsi="Bierstadt" w:eastAsia="Bierstadt" w:cs="Bierstadt"/>
          <w:b w:val="1"/>
          <w:bCs w:val="1"/>
          <w:lang w:val="en-IE"/>
        </w:rPr>
      </w:pPr>
      <w:r w:rsidRPr="095A4EA1" w:rsidR="00DF5BBC">
        <w:rPr>
          <w:rFonts w:ascii="Bierstadt" w:hAnsi="Bierstadt" w:eastAsia="Bierstadt" w:cs="Bierstadt"/>
          <w:b w:val="1"/>
          <w:bCs w:val="1"/>
          <w:lang w:val="en-IE"/>
        </w:rPr>
        <w:t>Introduction</w:t>
      </w:r>
      <w:r w:rsidRPr="095A4EA1" w:rsidR="00DF5BBC">
        <w:rPr>
          <w:rFonts w:ascii="Bierstadt" w:hAnsi="Bierstadt" w:eastAsia="Bierstadt" w:cs="Bierstadt"/>
          <w:b w:val="1"/>
          <w:bCs w:val="1"/>
          <w:lang w:val="en-IE"/>
        </w:rPr>
        <w:t xml:space="preserve"> to the Authors</w:t>
      </w:r>
    </w:p>
    <w:p w:rsidR="00157F87" w:rsidP="095A4EA1" w:rsidRDefault="005D1226" w14:paraId="76012CDD" w14:textId="74DFCFAC">
      <w:pPr>
        <w:spacing w:line="360" w:lineRule="auto"/>
        <w:jc w:val="left"/>
        <w:rPr>
          <w:rFonts w:ascii="Bierstadt" w:hAnsi="Bierstadt" w:eastAsia="Bierstadt" w:cs="Bierstadt"/>
          <w:lang w:val="en-IE"/>
        </w:rPr>
      </w:pPr>
      <w:r w:rsidRPr="095A4EA1" w:rsidR="005D1226">
        <w:rPr>
          <w:rFonts w:ascii="Bierstadt" w:hAnsi="Bierstadt" w:eastAsia="Bierstadt" w:cs="Bierstadt"/>
          <w:lang w:val="en-IE"/>
        </w:rPr>
        <w:t>We are</w:t>
      </w:r>
      <w:r w:rsidRPr="095A4EA1" w:rsidR="005D1226">
        <w:rPr>
          <w:rFonts w:ascii="Bierstadt" w:hAnsi="Bierstadt" w:eastAsia="Bierstadt" w:cs="Bierstadt"/>
          <w:lang w:val="en-IE"/>
        </w:rPr>
        <w:t xml:space="preserve"> </w:t>
      </w:r>
      <w:r w:rsidRPr="095A4EA1" w:rsidR="4405B584">
        <w:rPr>
          <w:rFonts w:ascii="Bierstadt" w:hAnsi="Bierstadt" w:eastAsia="Bierstadt" w:cs="Bierstadt"/>
          <w:lang w:val="en-IE"/>
        </w:rPr>
        <w:t xml:space="preserve">five </w:t>
      </w:r>
      <w:r w:rsidRPr="095A4EA1" w:rsidR="00360C7F">
        <w:rPr>
          <w:rFonts w:ascii="Bierstadt" w:hAnsi="Bierstadt" w:eastAsia="Bierstadt" w:cs="Bierstadt"/>
          <w:lang w:val="en-IE"/>
        </w:rPr>
        <w:t>(</w:t>
      </w:r>
      <w:r w:rsidRPr="095A4EA1" w:rsidR="00312FAC">
        <w:rPr>
          <w:rFonts w:ascii="Bierstadt" w:hAnsi="Bierstadt" w:eastAsia="Bierstadt" w:cs="Bierstadt"/>
          <w:lang w:val="en-IE"/>
        </w:rPr>
        <w:t>I</w:t>
      </w:r>
      <w:r w:rsidRPr="095A4EA1" w:rsidR="00312FAC">
        <w:rPr>
          <w:rFonts w:ascii="Bierstadt" w:hAnsi="Bierstadt" w:eastAsia="Bierstadt" w:cs="Bierstadt"/>
          <w:lang w:val="en-IE"/>
        </w:rPr>
        <w:t>A, AB</w:t>
      </w:r>
      <w:r w:rsidRPr="095A4EA1" w:rsidR="263D2F10">
        <w:rPr>
          <w:rFonts w:ascii="Bierstadt" w:hAnsi="Bierstadt" w:eastAsia="Bierstadt" w:cs="Bierstadt"/>
          <w:lang w:val="en-IE"/>
        </w:rPr>
        <w:t>,</w:t>
      </w:r>
      <w:r w:rsidRPr="095A4EA1" w:rsidR="00312FAC">
        <w:rPr>
          <w:rFonts w:ascii="Bierstadt" w:hAnsi="Bierstadt" w:eastAsia="Bierstadt" w:cs="Bierstadt"/>
          <w:lang w:val="en-IE"/>
        </w:rPr>
        <w:t xml:space="preserve"> </w:t>
      </w:r>
      <w:r w:rsidRPr="095A4EA1" w:rsidR="00360C7F">
        <w:rPr>
          <w:rFonts w:ascii="Bierstadt" w:hAnsi="Bierstadt" w:eastAsia="Bierstadt" w:cs="Bierstadt"/>
          <w:lang w:val="en-IE"/>
        </w:rPr>
        <w:t>DB,</w:t>
      </w:r>
      <w:r w:rsidRPr="095A4EA1" w:rsidR="00312FAC">
        <w:rPr>
          <w:rFonts w:ascii="Bierstadt" w:hAnsi="Bierstadt" w:eastAsia="Bierstadt" w:cs="Bierstadt"/>
          <w:lang w:val="en-IE"/>
        </w:rPr>
        <w:t xml:space="preserve"> PF,</w:t>
      </w:r>
      <w:r w:rsidRPr="095A4EA1" w:rsidR="00360C7F">
        <w:rPr>
          <w:rFonts w:ascii="Bierstadt" w:hAnsi="Bierstadt" w:eastAsia="Bierstadt" w:cs="Bierstadt"/>
          <w:lang w:val="en-IE"/>
        </w:rPr>
        <w:t xml:space="preserve"> JK</w:t>
      </w:r>
      <w:r w:rsidRPr="095A4EA1" w:rsidR="00312FAC">
        <w:rPr>
          <w:rFonts w:ascii="Bierstadt" w:hAnsi="Bierstadt" w:eastAsia="Bierstadt" w:cs="Bierstadt"/>
          <w:lang w:val="en-IE"/>
        </w:rPr>
        <w:t xml:space="preserve">) </w:t>
      </w:r>
      <w:r w:rsidRPr="095A4EA1" w:rsidR="00D50F5D">
        <w:rPr>
          <w:rFonts w:ascii="Bierstadt" w:hAnsi="Bierstadt" w:eastAsia="Bierstadt" w:cs="Bierstadt"/>
          <w:lang w:val="en-IE"/>
        </w:rPr>
        <w:t xml:space="preserve">healthcare </w:t>
      </w:r>
      <w:r w:rsidRPr="095A4EA1" w:rsidR="003B73BE">
        <w:rPr>
          <w:rFonts w:ascii="Bierstadt" w:hAnsi="Bierstadt" w:eastAsia="Bierstadt" w:cs="Bierstadt"/>
          <w:lang w:val="en-IE"/>
        </w:rPr>
        <w:t>workers who contracted COVID-19 and developed Long COVID while working in the NHS</w:t>
      </w:r>
      <w:r w:rsidRPr="095A4EA1" w:rsidR="00CF1987">
        <w:rPr>
          <w:rFonts w:ascii="Bierstadt" w:hAnsi="Bierstadt" w:eastAsia="Bierstadt" w:cs="Bierstadt"/>
          <w:lang w:val="en-IE"/>
        </w:rPr>
        <w:t>.</w:t>
      </w:r>
      <w:r w:rsidRPr="095A4EA1" w:rsidR="00922296">
        <w:rPr>
          <w:rFonts w:ascii="Bierstadt" w:hAnsi="Bierstadt" w:eastAsia="Bierstadt" w:cs="Bierstadt"/>
          <w:lang w:val="en-IE"/>
        </w:rPr>
        <w:t xml:space="preserve"> </w:t>
      </w:r>
    </w:p>
    <w:p w:rsidRPr="00F4234B" w:rsidR="009D0C27" w:rsidP="095A4EA1" w:rsidRDefault="00922296" w14:paraId="1354E01B" w14:textId="1A18A0DE">
      <w:pPr>
        <w:pStyle w:val="ListParagraph"/>
        <w:numPr>
          <w:ilvl w:val="0"/>
          <w:numId w:val="7"/>
        </w:numPr>
        <w:spacing w:line="360" w:lineRule="auto"/>
        <w:rPr>
          <w:rFonts w:ascii="Bierstadt" w:hAnsi="Bierstadt" w:eastAsia="Bierstadt" w:cs="Bierstadt"/>
          <w:lang w:val="en-IE"/>
        </w:rPr>
      </w:pPr>
      <w:r w:rsidRPr="095A4EA1" w:rsidR="00922296">
        <w:rPr>
          <w:rFonts w:ascii="Bierstadt" w:hAnsi="Bierstadt" w:eastAsia="Bierstadt" w:cs="Bierstadt"/>
          <w:lang w:val="en-IE"/>
        </w:rPr>
        <w:t>I (</w:t>
      </w:r>
      <w:r w:rsidRPr="095A4EA1" w:rsidR="009D0C27">
        <w:rPr>
          <w:rFonts w:ascii="Bierstadt" w:hAnsi="Bierstadt" w:eastAsia="Bierstadt" w:cs="Bierstadt"/>
          <w:lang w:val="en-IE"/>
        </w:rPr>
        <w:t>IA</w:t>
      </w:r>
      <w:r w:rsidRPr="095A4EA1" w:rsidR="00922296">
        <w:rPr>
          <w:rFonts w:ascii="Bierstadt" w:hAnsi="Bierstadt" w:eastAsia="Bierstadt" w:cs="Bierstadt"/>
          <w:lang w:val="en-IE"/>
        </w:rPr>
        <w:t xml:space="preserve">) </w:t>
      </w:r>
      <w:r w:rsidRPr="095A4EA1" w:rsidR="00312FAC">
        <w:rPr>
          <w:rFonts w:ascii="Bierstadt" w:hAnsi="Bierstadt" w:eastAsia="Bierstadt" w:cs="Bierstadt"/>
          <w:lang w:val="en-IE"/>
        </w:rPr>
        <w:t>was working</w:t>
      </w:r>
      <w:r w:rsidRPr="095A4EA1" w:rsidR="00922296">
        <w:rPr>
          <w:rFonts w:ascii="Bierstadt" w:hAnsi="Bierstadt" w:eastAsia="Bierstadt" w:cs="Bierstadt"/>
          <w:lang w:val="en-IE"/>
        </w:rPr>
        <w:t xml:space="preserve"> as</w:t>
      </w:r>
      <w:r w:rsidRPr="095A4EA1" w:rsidR="009D0C27">
        <w:rPr>
          <w:rFonts w:ascii="Bierstadt" w:hAnsi="Bierstadt" w:eastAsia="Bierstadt" w:cs="Bierstadt"/>
          <w:lang w:val="en-IE"/>
        </w:rPr>
        <w:t xml:space="preserve"> a Radiotherapist</w:t>
      </w:r>
      <w:r w:rsidRPr="095A4EA1" w:rsidR="00922296">
        <w:rPr>
          <w:rFonts w:ascii="Bierstadt" w:hAnsi="Bierstadt" w:eastAsia="Bierstadt" w:cs="Bierstadt"/>
          <w:lang w:val="en-IE"/>
        </w:rPr>
        <w:t xml:space="preserve"> at the beginning of the COVID-19 pandemic. </w:t>
      </w:r>
      <w:r w:rsidRPr="095A4EA1" w:rsidR="00743DF6">
        <w:rPr>
          <w:rFonts w:ascii="Bierstadt" w:hAnsi="Bierstadt" w:eastAsia="Bierstadt" w:cs="Bierstadt"/>
          <w:lang w:val="en-IE"/>
        </w:rPr>
        <w:t xml:space="preserve">I developed… </w:t>
      </w:r>
    </w:p>
    <w:p w:rsidRPr="00F4234B" w:rsidR="009D0C27" w:rsidP="095A4EA1" w:rsidRDefault="00922296" w14:paraId="2456A696" w14:textId="420C3EA0">
      <w:pPr>
        <w:pStyle w:val="ListParagraph"/>
        <w:numPr>
          <w:ilvl w:val="0"/>
          <w:numId w:val="7"/>
        </w:numPr>
        <w:spacing w:line="360" w:lineRule="auto"/>
        <w:rPr>
          <w:rFonts w:ascii="Bierstadt" w:hAnsi="Bierstadt" w:eastAsia="Bierstadt" w:cs="Bierstadt"/>
          <w:lang w:val="en-IE"/>
        </w:rPr>
      </w:pPr>
      <w:r w:rsidRPr="095A4EA1" w:rsidR="00922296">
        <w:rPr>
          <w:rFonts w:ascii="Bierstadt" w:hAnsi="Bierstadt" w:eastAsia="Bierstadt" w:cs="Bierstadt"/>
          <w:lang w:val="en-IE"/>
        </w:rPr>
        <w:t>I (</w:t>
      </w:r>
      <w:r w:rsidRPr="095A4EA1" w:rsidR="009D0C27">
        <w:rPr>
          <w:rFonts w:ascii="Bierstadt" w:hAnsi="Bierstadt" w:eastAsia="Bierstadt" w:cs="Bierstadt"/>
          <w:lang w:val="en-IE"/>
        </w:rPr>
        <w:t>AB</w:t>
      </w:r>
      <w:r w:rsidRPr="095A4EA1" w:rsidR="00922296">
        <w:rPr>
          <w:rFonts w:ascii="Bierstadt" w:hAnsi="Bierstadt" w:eastAsia="Bierstadt" w:cs="Bierstadt"/>
          <w:lang w:val="en-IE"/>
        </w:rPr>
        <w:t>) was working as</w:t>
      </w:r>
      <w:r w:rsidRPr="095A4EA1" w:rsidR="009D0C27">
        <w:rPr>
          <w:rFonts w:ascii="Bierstadt" w:hAnsi="Bierstadt" w:eastAsia="Bierstadt" w:cs="Bierstadt"/>
          <w:lang w:val="en-IE"/>
        </w:rPr>
        <w:t xml:space="preserve"> an Acute Occupational Therapist</w:t>
      </w:r>
      <w:r w:rsidRPr="095A4EA1" w:rsidR="00922296">
        <w:rPr>
          <w:rFonts w:ascii="Bierstadt" w:hAnsi="Bierstadt" w:eastAsia="Bierstadt" w:cs="Bierstadt"/>
          <w:lang w:val="en-IE"/>
        </w:rPr>
        <w:t>. I developed</w:t>
      </w:r>
      <w:r w:rsidRPr="095A4EA1" w:rsidR="00312FAC">
        <w:rPr>
          <w:rFonts w:ascii="Bierstadt" w:hAnsi="Bierstadt" w:eastAsia="Bierstadt" w:cs="Bierstadt"/>
          <w:lang w:val="en-IE"/>
        </w:rPr>
        <w:t xml:space="preserve">… </w:t>
      </w:r>
    </w:p>
    <w:p w:rsidR="00157F87" w:rsidP="095A4EA1" w:rsidRDefault="00922296" w14:paraId="11BDB6B2" w14:textId="0E960A92">
      <w:pPr>
        <w:pStyle w:val="ListParagraph"/>
        <w:numPr>
          <w:ilvl w:val="0"/>
          <w:numId w:val="7"/>
        </w:numPr>
        <w:spacing w:line="360" w:lineRule="auto"/>
        <w:rPr>
          <w:rFonts w:ascii="Bierstadt" w:hAnsi="Bierstadt" w:eastAsia="Bierstadt" w:cs="Bierstadt"/>
          <w:lang w:val="en-IE"/>
        </w:rPr>
      </w:pPr>
      <w:r w:rsidRPr="095A4EA1" w:rsidR="00922296">
        <w:rPr>
          <w:rFonts w:ascii="Bierstadt" w:hAnsi="Bierstadt" w:eastAsia="Bierstadt" w:cs="Bierstadt"/>
          <w:lang w:val="en-IE"/>
        </w:rPr>
        <w:t>I (</w:t>
      </w:r>
      <w:r w:rsidRPr="095A4EA1" w:rsidR="00157F87">
        <w:rPr>
          <w:rFonts w:ascii="Bierstadt" w:hAnsi="Bierstadt" w:eastAsia="Bierstadt" w:cs="Bierstadt"/>
          <w:lang w:val="en-IE"/>
        </w:rPr>
        <w:t>DB</w:t>
      </w:r>
      <w:r w:rsidRPr="095A4EA1" w:rsidR="00922296">
        <w:rPr>
          <w:rFonts w:ascii="Bierstadt" w:hAnsi="Bierstadt" w:eastAsia="Bierstadt" w:cs="Bierstadt"/>
          <w:lang w:val="en-IE"/>
        </w:rPr>
        <w:t>) was working as</w:t>
      </w:r>
      <w:r w:rsidRPr="095A4EA1" w:rsidR="00157F87">
        <w:rPr>
          <w:rFonts w:ascii="Bierstadt" w:hAnsi="Bierstadt" w:eastAsia="Bierstadt" w:cs="Bierstadt"/>
          <w:lang w:val="en-IE"/>
        </w:rPr>
        <w:t xml:space="preserve"> a </w:t>
      </w:r>
      <w:r w:rsidRPr="095A4EA1" w:rsidR="00157F87">
        <w:rPr>
          <w:rFonts w:ascii="Bierstadt" w:hAnsi="Bierstadt" w:eastAsia="Bierstadt" w:cs="Bierstadt"/>
          <w:lang w:val="en-IE"/>
        </w:rPr>
        <w:t>Clinical Nurse Specialist</w:t>
      </w:r>
      <w:r w:rsidRPr="095A4EA1" w:rsidR="00922296">
        <w:rPr>
          <w:rFonts w:ascii="Bierstadt" w:hAnsi="Bierstadt" w:eastAsia="Bierstadt" w:cs="Bierstadt"/>
          <w:lang w:val="en-IE"/>
        </w:rPr>
        <w:t xml:space="preserve">, and I </w:t>
      </w:r>
      <w:r w:rsidRPr="095A4EA1" w:rsidR="00157F87">
        <w:rPr>
          <w:rFonts w:ascii="Bierstadt" w:hAnsi="Bierstadt" w:eastAsia="Bierstadt" w:cs="Bierstadt"/>
          <w:lang w:val="en-IE"/>
        </w:rPr>
        <w:t xml:space="preserve">developed Long COVID after </w:t>
      </w:r>
      <w:r w:rsidRPr="095A4EA1" w:rsidR="00922296">
        <w:rPr>
          <w:rFonts w:ascii="Bierstadt" w:hAnsi="Bierstadt" w:eastAsia="Bierstadt" w:cs="Bierstadt"/>
          <w:lang w:val="en-IE"/>
        </w:rPr>
        <w:t>my</w:t>
      </w:r>
      <w:r w:rsidRPr="095A4EA1" w:rsidR="00157F87">
        <w:rPr>
          <w:rFonts w:ascii="Bierstadt" w:hAnsi="Bierstadt" w:eastAsia="Bierstadt" w:cs="Bierstadt"/>
          <w:lang w:val="en-IE"/>
        </w:rPr>
        <w:t xml:space="preserve"> first COVID-19 infection in 2021. </w:t>
      </w:r>
      <w:r w:rsidRPr="095A4EA1" w:rsidR="00922296">
        <w:rPr>
          <w:rFonts w:ascii="Bierstadt" w:hAnsi="Bierstadt" w:eastAsia="Bierstadt" w:cs="Bierstadt"/>
          <w:lang w:val="en-IE"/>
        </w:rPr>
        <w:t>My</w:t>
      </w:r>
      <w:r w:rsidRPr="095A4EA1" w:rsidR="00157F87">
        <w:rPr>
          <w:rFonts w:ascii="Bierstadt" w:hAnsi="Bierstadt" w:eastAsia="Bierstadt" w:cs="Bierstadt"/>
          <w:lang w:val="en-IE"/>
        </w:rPr>
        <w:t xml:space="preserve"> NHS contract was terminated in July 2023 due to ongoing ill health after two years</w:t>
      </w:r>
      <w:r w:rsidRPr="095A4EA1" w:rsidR="00157F87">
        <w:rPr>
          <w:rFonts w:ascii="Bierstadt" w:hAnsi="Bierstadt" w:eastAsia="Bierstadt" w:cs="Bierstadt"/>
          <w:lang w:val="en-IE"/>
        </w:rPr>
        <w:t xml:space="preserve">, though </w:t>
      </w:r>
      <w:r w:rsidRPr="095A4EA1" w:rsidR="00922296">
        <w:rPr>
          <w:rFonts w:ascii="Bierstadt" w:hAnsi="Bierstadt" w:eastAsia="Bierstadt" w:cs="Bierstadt"/>
          <w:lang w:val="en-IE"/>
        </w:rPr>
        <w:t>I</w:t>
      </w:r>
      <w:r w:rsidRPr="095A4EA1" w:rsidR="00157F87">
        <w:rPr>
          <w:rFonts w:ascii="Bierstadt" w:hAnsi="Bierstadt" w:eastAsia="Bierstadt" w:cs="Bierstadt"/>
          <w:lang w:val="en-IE"/>
        </w:rPr>
        <w:t xml:space="preserve"> </w:t>
      </w:r>
      <w:r w:rsidRPr="095A4EA1" w:rsidR="00157F87">
        <w:rPr>
          <w:rFonts w:ascii="Bierstadt" w:hAnsi="Bierstadt" w:eastAsia="Bierstadt" w:cs="Bierstadt"/>
        </w:rPr>
        <w:t>now manage a little volunteer work for a Long C</w:t>
      </w:r>
      <w:r w:rsidRPr="095A4EA1" w:rsidR="00157F87">
        <w:rPr>
          <w:rFonts w:ascii="Bierstadt" w:hAnsi="Bierstadt" w:eastAsia="Bierstadt" w:cs="Bierstadt"/>
        </w:rPr>
        <w:t>OVID</w:t>
      </w:r>
      <w:r w:rsidRPr="095A4EA1" w:rsidR="00157F87">
        <w:rPr>
          <w:rFonts w:ascii="Bierstadt" w:hAnsi="Bierstadt" w:eastAsia="Bierstadt" w:cs="Bierstadt"/>
        </w:rPr>
        <w:t xml:space="preserve"> charity and some very limited independent practice</w:t>
      </w:r>
    </w:p>
    <w:p w:rsidR="009D0C27" w:rsidP="095A4EA1" w:rsidRDefault="00922296" w14:paraId="6513AA3D" w14:textId="3F20E129">
      <w:pPr>
        <w:pStyle w:val="ListParagraph"/>
        <w:numPr>
          <w:ilvl w:val="0"/>
          <w:numId w:val="7"/>
        </w:numPr>
        <w:spacing w:line="360" w:lineRule="auto"/>
        <w:rPr>
          <w:rFonts w:ascii="Bierstadt" w:hAnsi="Bierstadt" w:eastAsia="Bierstadt" w:cs="Bierstadt"/>
          <w:lang w:val="en-IE"/>
        </w:rPr>
      </w:pPr>
      <w:r w:rsidRPr="095A4EA1" w:rsidR="00922296">
        <w:rPr>
          <w:rFonts w:ascii="Bierstadt" w:hAnsi="Bierstadt" w:eastAsia="Bierstadt" w:cs="Bierstadt"/>
          <w:lang w:val="en-IE"/>
        </w:rPr>
        <w:t>I (</w:t>
      </w:r>
      <w:r w:rsidRPr="095A4EA1" w:rsidR="009D0C27">
        <w:rPr>
          <w:rFonts w:ascii="Bierstadt" w:hAnsi="Bierstadt" w:eastAsia="Bierstadt" w:cs="Bierstadt"/>
          <w:lang w:val="en-IE"/>
        </w:rPr>
        <w:t>PF</w:t>
      </w:r>
      <w:r w:rsidRPr="095A4EA1" w:rsidR="00922296">
        <w:rPr>
          <w:rFonts w:ascii="Bierstadt" w:hAnsi="Bierstadt" w:eastAsia="Bierstadt" w:cs="Bierstadt"/>
          <w:lang w:val="en-IE"/>
        </w:rPr>
        <w:t>) was working as</w:t>
      </w:r>
      <w:r w:rsidRPr="095A4EA1" w:rsidR="009D0C27">
        <w:rPr>
          <w:rFonts w:ascii="Bierstadt" w:hAnsi="Bierstadt" w:eastAsia="Bierstadt" w:cs="Bierstadt"/>
          <w:lang w:val="en-IE"/>
        </w:rPr>
        <w:t xml:space="preserve"> </w:t>
      </w:r>
      <w:r w:rsidRPr="095A4EA1" w:rsidR="009D0C27">
        <w:rPr>
          <w:rFonts w:ascii="Bierstadt" w:hAnsi="Bierstadt" w:eastAsia="Bierstadt" w:cs="Bierstadt"/>
          <w:lang w:val="en-IE"/>
        </w:rPr>
        <w:t>a Critical Care Clinical Lead Occupational Therapist</w:t>
      </w:r>
      <w:r w:rsidRPr="095A4EA1" w:rsidR="00922296">
        <w:rPr>
          <w:rFonts w:ascii="Bierstadt" w:hAnsi="Bierstadt" w:eastAsia="Bierstadt" w:cs="Bierstadt"/>
          <w:lang w:val="en-IE"/>
        </w:rPr>
        <w:t xml:space="preserve">, and I </w:t>
      </w:r>
      <w:r w:rsidRPr="095A4EA1" w:rsidR="009D0C27">
        <w:rPr>
          <w:rFonts w:ascii="Bierstadt" w:hAnsi="Bierstadt" w:eastAsia="Bierstadt" w:cs="Bierstadt"/>
          <w:lang w:val="en-IE"/>
        </w:rPr>
        <w:t xml:space="preserve">developed Long COVID in 2020, following </w:t>
      </w:r>
      <w:r w:rsidRPr="095A4EA1" w:rsidR="00922296">
        <w:rPr>
          <w:rFonts w:ascii="Bierstadt" w:hAnsi="Bierstadt" w:eastAsia="Bierstadt" w:cs="Bierstadt"/>
          <w:lang w:val="en-IE"/>
        </w:rPr>
        <w:t>my</w:t>
      </w:r>
      <w:r w:rsidRPr="095A4EA1" w:rsidR="009D0C27">
        <w:rPr>
          <w:rFonts w:ascii="Bierstadt" w:hAnsi="Bierstadt" w:eastAsia="Bierstadt" w:cs="Bierstadt"/>
          <w:lang w:val="en-IE"/>
        </w:rPr>
        <w:t xml:space="preserve"> first COVID-19 infection. Following</w:t>
      </w:r>
      <w:r w:rsidRPr="095A4EA1" w:rsidR="009D0C27">
        <w:rPr>
          <w:rFonts w:ascii="Bierstadt" w:hAnsi="Bierstadt" w:eastAsia="Bierstadt" w:cs="Bierstadt"/>
          <w:lang w:val="en-IE"/>
        </w:rPr>
        <w:t xml:space="preserve"> 18 month</w:t>
      </w:r>
      <w:r w:rsidRPr="095A4EA1" w:rsidR="009D0C27">
        <w:rPr>
          <w:rFonts w:ascii="Bierstadt" w:hAnsi="Bierstadt" w:eastAsia="Bierstadt" w:cs="Bierstadt"/>
          <w:lang w:val="en-IE"/>
        </w:rPr>
        <w:t>s</w:t>
      </w:r>
      <w:r w:rsidRPr="095A4EA1" w:rsidR="009D0C27">
        <w:rPr>
          <w:rFonts w:ascii="Bierstadt" w:hAnsi="Bierstadt" w:eastAsia="Bierstadt" w:cs="Bierstadt"/>
          <w:lang w:val="en-IE"/>
        </w:rPr>
        <w:t xml:space="preserve"> off </w:t>
      </w:r>
      <w:r w:rsidRPr="095A4EA1" w:rsidR="009D0C27">
        <w:rPr>
          <w:rFonts w:ascii="Bierstadt" w:hAnsi="Bierstadt" w:eastAsia="Bierstadt" w:cs="Bierstadt"/>
          <w:lang w:val="en-IE"/>
        </w:rPr>
        <w:t xml:space="preserve">work </w:t>
      </w:r>
      <w:r w:rsidRPr="095A4EA1" w:rsidR="009D0C27">
        <w:rPr>
          <w:rFonts w:ascii="Bierstadt" w:hAnsi="Bierstadt" w:eastAsia="Bierstadt" w:cs="Bierstadt"/>
          <w:lang w:val="en-IE"/>
        </w:rPr>
        <w:t>and a 5</w:t>
      </w:r>
      <w:r w:rsidRPr="095A4EA1" w:rsidR="009D0C27">
        <w:rPr>
          <w:rFonts w:ascii="Bierstadt" w:hAnsi="Bierstadt" w:eastAsia="Bierstadt" w:cs="Bierstadt"/>
          <w:lang w:val="en-IE"/>
        </w:rPr>
        <w:t>-</w:t>
      </w:r>
      <w:r w:rsidRPr="095A4EA1" w:rsidR="009D0C27">
        <w:rPr>
          <w:rFonts w:ascii="Bierstadt" w:hAnsi="Bierstadt" w:eastAsia="Bierstadt" w:cs="Bierstadt"/>
          <w:lang w:val="en-IE"/>
        </w:rPr>
        <w:t>month phased return</w:t>
      </w:r>
      <w:r w:rsidRPr="095A4EA1" w:rsidR="009D0C27">
        <w:rPr>
          <w:rFonts w:ascii="Bierstadt" w:hAnsi="Bierstadt" w:eastAsia="Bierstadt" w:cs="Bierstadt"/>
          <w:lang w:val="en-IE"/>
        </w:rPr>
        <w:t xml:space="preserve"> to </w:t>
      </w:r>
      <w:r w:rsidRPr="095A4EA1" w:rsidR="00922296">
        <w:rPr>
          <w:rFonts w:ascii="Bierstadt" w:hAnsi="Bierstadt" w:eastAsia="Bierstadt" w:cs="Bierstadt"/>
          <w:lang w:val="en-IE"/>
        </w:rPr>
        <w:t>my</w:t>
      </w:r>
      <w:r w:rsidRPr="095A4EA1" w:rsidR="009D0C27">
        <w:rPr>
          <w:rFonts w:ascii="Bierstadt" w:hAnsi="Bierstadt" w:eastAsia="Bierstadt" w:cs="Bierstadt"/>
          <w:lang w:val="en-IE"/>
        </w:rPr>
        <w:t xml:space="preserve"> original role, </w:t>
      </w:r>
      <w:r w:rsidRPr="095A4EA1" w:rsidR="00922296">
        <w:rPr>
          <w:rFonts w:ascii="Bierstadt" w:hAnsi="Bierstadt" w:eastAsia="Bierstadt" w:cs="Bierstadt"/>
          <w:lang w:val="en-IE"/>
        </w:rPr>
        <w:t>I</w:t>
      </w:r>
      <w:r w:rsidRPr="095A4EA1" w:rsidR="009D0C27">
        <w:rPr>
          <w:rFonts w:ascii="Bierstadt" w:hAnsi="Bierstadt" w:eastAsia="Bierstadt" w:cs="Bierstadt"/>
          <w:lang w:val="en-IE"/>
        </w:rPr>
        <w:t xml:space="preserve"> applied for a new position and t</w:t>
      </w:r>
      <w:r w:rsidRPr="095A4EA1" w:rsidR="009D0C27">
        <w:rPr>
          <w:rFonts w:ascii="Bierstadt" w:hAnsi="Bierstadt" w:eastAsia="Bierstadt" w:cs="Bierstadt"/>
          <w:lang w:val="en-IE"/>
        </w:rPr>
        <w:t>ransferred to a 4-day week non-clinical management role</w:t>
      </w:r>
      <w:r w:rsidRPr="095A4EA1" w:rsidR="009D0C27">
        <w:rPr>
          <w:rFonts w:ascii="Bierstadt" w:hAnsi="Bierstadt" w:eastAsia="Bierstadt" w:cs="Bierstadt"/>
          <w:lang w:val="en-IE"/>
        </w:rPr>
        <w:t xml:space="preserve">. </w:t>
      </w:r>
      <w:r w:rsidRPr="095A4EA1" w:rsidR="00922296">
        <w:rPr>
          <w:rFonts w:ascii="Bierstadt" w:hAnsi="Bierstadt" w:eastAsia="Bierstadt" w:cs="Bierstadt"/>
          <w:lang w:val="en-IE"/>
        </w:rPr>
        <w:t>I have</w:t>
      </w:r>
      <w:r w:rsidRPr="095A4EA1" w:rsidR="009D0C27">
        <w:rPr>
          <w:rFonts w:ascii="Bierstadt" w:hAnsi="Bierstadt" w:eastAsia="Bierstadt" w:cs="Bierstadt"/>
          <w:lang w:val="en-IE"/>
        </w:rPr>
        <w:t xml:space="preserve"> had difficulty getting reasonable adjustments for this new role due to </w:t>
      </w:r>
      <w:r w:rsidRPr="095A4EA1" w:rsidR="00922296">
        <w:rPr>
          <w:rFonts w:ascii="Bierstadt" w:hAnsi="Bierstadt" w:eastAsia="Bierstadt" w:cs="Bierstadt"/>
          <w:lang w:val="en-IE"/>
        </w:rPr>
        <w:t>my</w:t>
      </w:r>
      <w:r w:rsidRPr="095A4EA1" w:rsidR="009D0C27">
        <w:rPr>
          <w:rFonts w:ascii="Bierstadt" w:hAnsi="Bierstadt" w:eastAsia="Bierstadt" w:cs="Bierstadt"/>
          <w:lang w:val="en-IE"/>
        </w:rPr>
        <w:t xml:space="preserve"> disability and </w:t>
      </w:r>
      <w:r w:rsidRPr="095A4EA1" w:rsidR="00922296">
        <w:rPr>
          <w:rFonts w:ascii="Bierstadt" w:hAnsi="Bierstadt" w:eastAsia="Bierstadt" w:cs="Bierstadt"/>
          <w:lang w:val="en-IE"/>
        </w:rPr>
        <w:t>have</w:t>
      </w:r>
      <w:r w:rsidRPr="095A4EA1" w:rsidR="009D0C27">
        <w:rPr>
          <w:rFonts w:ascii="Bierstadt" w:hAnsi="Bierstadt" w:eastAsia="Bierstadt" w:cs="Bierstadt"/>
          <w:lang w:val="en-IE"/>
        </w:rPr>
        <w:t xml:space="preserve"> since gone through a redundancy</w:t>
      </w:r>
      <w:r w:rsidRPr="095A4EA1" w:rsidR="009D0C27">
        <w:rPr>
          <w:rFonts w:ascii="Bierstadt" w:hAnsi="Bierstadt" w:eastAsia="Bierstadt" w:cs="Bierstadt"/>
          <w:lang w:val="en-IE"/>
        </w:rPr>
        <w:t>.</w:t>
      </w:r>
    </w:p>
    <w:p w:rsidR="00157F87" w:rsidP="095A4EA1" w:rsidRDefault="00922296" w14:paraId="24E60612" w14:textId="523EAF47">
      <w:pPr>
        <w:pStyle w:val="ListParagraph"/>
        <w:numPr>
          <w:ilvl w:val="0"/>
          <w:numId w:val="7"/>
        </w:numPr>
        <w:spacing w:line="360" w:lineRule="auto"/>
        <w:rPr>
          <w:rFonts w:ascii="Bierstadt" w:hAnsi="Bierstadt" w:eastAsia="Bierstadt" w:cs="Bierstadt"/>
          <w:lang w:val="en-IE"/>
        </w:rPr>
      </w:pPr>
      <w:r w:rsidRPr="095A4EA1" w:rsidR="00922296">
        <w:rPr>
          <w:rFonts w:ascii="Bierstadt" w:hAnsi="Bierstadt" w:eastAsia="Bierstadt" w:cs="Bierstadt"/>
          <w:lang w:val="en-IE"/>
        </w:rPr>
        <w:t>I (</w:t>
      </w:r>
      <w:r w:rsidRPr="095A4EA1" w:rsidR="00157F87">
        <w:rPr>
          <w:rFonts w:ascii="Bierstadt" w:hAnsi="Bierstadt" w:eastAsia="Bierstadt" w:cs="Bierstadt"/>
          <w:lang w:val="en-IE"/>
        </w:rPr>
        <w:t>JK</w:t>
      </w:r>
      <w:r w:rsidRPr="095A4EA1" w:rsidR="00922296">
        <w:rPr>
          <w:rFonts w:ascii="Bierstadt" w:hAnsi="Bierstadt" w:eastAsia="Bierstadt" w:cs="Bierstadt"/>
          <w:lang w:val="en-IE"/>
        </w:rPr>
        <w:t>) was</w:t>
      </w:r>
      <w:r w:rsidRPr="095A4EA1" w:rsidR="0013224F">
        <w:rPr>
          <w:rFonts w:ascii="Bierstadt" w:hAnsi="Bierstadt" w:eastAsia="Bierstadt" w:cs="Bierstadt"/>
          <w:lang w:val="en-IE"/>
        </w:rPr>
        <w:t xml:space="preserve"> work</w:t>
      </w:r>
      <w:r w:rsidRPr="095A4EA1" w:rsidR="00922296">
        <w:rPr>
          <w:rFonts w:ascii="Bierstadt" w:hAnsi="Bierstadt" w:eastAsia="Bierstadt" w:cs="Bierstadt"/>
          <w:lang w:val="en-IE"/>
        </w:rPr>
        <w:t>ing</w:t>
      </w:r>
      <w:r w:rsidRPr="095A4EA1" w:rsidR="0013224F">
        <w:rPr>
          <w:rFonts w:ascii="Bierstadt" w:hAnsi="Bierstadt" w:eastAsia="Bierstadt" w:cs="Bierstadt"/>
          <w:lang w:val="en-IE"/>
        </w:rPr>
        <w:t xml:space="preserve"> </w:t>
      </w:r>
      <w:r w:rsidRPr="095A4EA1" w:rsidR="0013224F">
        <w:rPr>
          <w:rFonts w:ascii="Bierstadt" w:hAnsi="Bierstadt" w:eastAsia="Bierstadt" w:cs="Bierstadt"/>
          <w:lang w:val="en-IE"/>
        </w:rPr>
        <w:t>within the Estates Department of an Acute Hospital</w:t>
      </w:r>
      <w:r w:rsidRPr="095A4EA1" w:rsidR="00922296">
        <w:rPr>
          <w:rFonts w:ascii="Bierstadt" w:hAnsi="Bierstadt" w:eastAsia="Bierstadt" w:cs="Bierstadt"/>
          <w:lang w:val="en-IE"/>
        </w:rPr>
        <w:t xml:space="preserve">. I </w:t>
      </w:r>
      <w:r w:rsidRPr="095A4EA1" w:rsidR="00157F87">
        <w:rPr>
          <w:rFonts w:ascii="Bierstadt" w:hAnsi="Bierstadt" w:eastAsia="Bierstadt" w:cs="Bierstadt"/>
          <w:lang w:val="en-IE"/>
        </w:rPr>
        <w:t xml:space="preserve">first contracted COVID-19 in 2020 and developed Long COVID after a second infection in early 2021. </w:t>
      </w:r>
      <w:r w:rsidRPr="095A4EA1" w:rsidR="00922296">
        <w:rPr>
          <w:rFonts w:ascii="Bierstadt" w:hAnsi="Bierstadt" w:eastAsia="Bierstadt" w:cs="Bierstadt"/>
          <w:lang w:val="en-IE"/>
        </w:rPr>
        <w:t>I</w:t>
      </w:r>
      <w:r w:rsidRPr="095A4EA1" w:rsidR="00157F87">
        <w:rPr>
          <w:rFonts w:ascii="Bierstadt" w:hAnsi="Bierstadt" w:eastAsia="Bierstadt" w:cs="Bierstadt"/>
          <w:lang w:val="en-IE"/>
        </w:rPr>
        <w:t xml:space="preserve"> </w:t>
      </w:r>
      <w:r w:rsidRPr="095A4EA1" w:rsidR="00157F87">
        <w:rPr>
          <w:rFonts w:ascii="Bierstadt" w:hAnsi="Bierstadt" w:eastAsia="Bierstadt" w:cs="Bierstadt"/>
          <w:lang w:val="en-IE"/>
        </w:rPr>
        <w:t xml:space="preserve">returned to </w:t>
      </w:r>
      <w:r w:rsidRPr="095A4EA1" w:rsidR="00922296">
        <w:rPr>
          <w:rFonts w:ascii="Bierstadt" w:hAnsi="Bierstadt" w:eastAsia="Bierstadt" w:cs="Bierstadt"/>
          <w:lang w:val="en-IE"/>
        </w:rPr>
        <w:t>my</w:t>
      </w:r>
      <w:r w:rsidRPr="095A4EA1" w:rsidR="00157F87">
        <w:rPr>
          <w:rFonts w:ascii="Bierstadt" w:hAnsi="Bierstadt" w:eastAsia="Bierstadt" w:cs="Bierstadt"/>
          <w:lang w:val="en-IE"/>
        </w:rPr>
        <w:t xml:space="preserve"> original position full-time</w:t>
      </w:r>
      <w:r w:rsidRPr="095A4EA1" w:rsidR="00157F87">
        <w:rPr>
          <w:rFonts w:ascii="Bierstadt" w:hAnsi="Bierstadt" w:eastAsia="Bierstadt" w:cs="Bierstadt"/>
          <w:lang w:val="en-IE"/>
        </w:rPr>
        <w:t>,</w:t>
      </w:r>
      <w:r w:rsidRPr="095A4EA1" w:rsidR="00157F87">
        <w:rPr>
          <w:rFonts w:ascii="Bierstadt" w:hAnsi="Bierstadt" w:eastAsia="Bierstadt" w:cs="Bierstadt"/>
          <w:lang w:val="en-IE"/>
        </w:rPr>
        <w:t xml:space="preserve"> </w:t>
      </w:r>
      <w:r w:rsidRPr="095A4EA1" w:rsidR="00157F87">
        <w:rPr>
          <w:rFonts w:ascii="Bierstadt" w:hAnsi="Bierstadt" w:eastAsia="Bierstadt" w:cs="Bierstadt"/>
          <w:lang w:val="en-IE"/>
        </w:rPr>
        <w:t>after a</w:t>
      </w:r>
      <w:r w:rsidRPr="095A4EA1" w:rsidR="00157F87">
        <w:rPr>
          <w:rFonts w:ascii="Bierstadt" w:hAnsi="Bierstadt" w:eastAsia="Bierstadt" w:cs="Bierstadt"/>
          <w:lang w:val="en-IE"/>
        </w:rPr>
        <w:t xml:space="preserve"> 3</w:t>
      </w:r>
      <w:r w:rsidRPr="095A4EA1" w:rsidR="00157F87">
        <w:rPr>
          <w:rFonts w:ascii="Bierstadt" w:hAnsi="Bierstadt" w:eastAsia="Bierstadt" w:cs="Bierstadt"/>
          <w:lang w:val="en-IE"/>
        </w:rPr>
        <w:t>-</w:t>
      </w:r>
      <w:r w:rsidRPr="095A4EA1" w:rsidR="00157F87">
        <w:rPr>
          <w:rFonts w:ascii="Bierstadt" w:hAnsi="Bierstadt" w:eastAsia="Bierstadt" w:cs="Bierstadt"/>
          <w:lang w:val="en-IE"/>
        </w:rPr>
        <w:t xml:space="preserve">month </w:t>
      </w:r>
      <w:r w:rsidRPr="095A4EA1" w:rsidR="00157F87">
        <w:rPr>
          <w:rFonts w:ascii="Bierstadt" w:hAnsi="Bierstadt" w:eastAsia="Bierstadt" w:cs="Bierstadt"/>
          <w:lang w:val="en-IE"/>
        </w:rPr>
        <w:t xml:space="preserve">period </w:t>
      </w:r>
      <w:r w:rsidRPr="095A4EA1" w:rsidR="00157F87">
        <w:rPr>
          <w:rFonts w:ascii="Bierstadt" w:hAnsi="Bierstadt" w:eastAsia="Bierstadt" w:cs="Bierstadt"/>
          <w:lang w:val="en-IE"/>
        </w:rPr>
        <w:t>off</w:t>
      </w:r>
      <w:r w:rsidRPr="095A4EA1" w:rsidR="00157F87">
        <w:rPr>
          <w:rFonts w:ascii="Bierstadt" w:hAnsi="Bierstadt" w:eastAsia="Bierstadt" w:cs="Bierstadt"/>
          <w:lang w:val="en-IE"/>
        </w:rPr>
        <w:t xml:space="preserve"> work</w:t>
      </w:r>
      <w:r w:rsidRPr="095A4EA1" w:rsidR="00157F87">
        <w:rPr>
          <w:rFonts w:ascii="Bierstadt" w:hAnsi="Bierstadt" w:eastAsia="Bierstadt" w:cs="Bierstadt"/>
          <w:lang w:val="en-IE"/>
        </w:rPr>
        <w:t xml:space="preserve"> and a 3</w:t>
      </w:r>
      <w:r w:rsidRPr="095A4EA1" w:rsidR="00157F87">
        <w:rPr>
          <w:rFonts w:ascii="Bierstadt" w:hAnsi="Bierstadt" w:eastAsia="Bierstadt" w:cs="Bierstadt"/>
          <w:lang w:val="en-IE"/>
        </w:rPr>
        <w:t>-</w:t>
      </w:r>
      <w:r w:rsidRPr="095A4EA1" w:rsidR="00157F87">
        <w:rPr>
          <w:rFonts w:ascii="Bierstadt" w:hAnsi="Bierstadt" w:eastAsia="Bierstadt" w:cs="Bierstadt"/>
          <w:lang w:val="en-IE"/>
        </w:rPr>
        <w:t>month phased return</w:t>
      </w:r>
      <w:r w:rsidRPr="095A4EA1" w:rsidR="00157F87">
        <w:rPr>
          <w:rFonts w:ascii="Bierstadt" w:hAnsi="Bierstadt" w:eastAsia="Bierstadt" w:cs="Bierstadt"/>
          <w:lang w:val="en-IE"/>
        </w:rPr>
        <w:t>.</w:t>
      </w:r>
    </w:p>
    <w:p w:rsidR="0013224F" w:rsidP="095A4EA1" w:rsidRDefault="00922296" w14:paraId="1662B495" w14:textId="358724F7">
      <w:pPr>
        <w:spacing w:line="360" w:lineRule="auto"/>
        <w:jc w:val="left"/>
        <w:rPr>
          <w:rFonts w:ascii="Bierstadt" w:hAnsi="Bierstadt" w:eastAsia="Bierstadt" w:cs="Bierstadt"/>
          <w:lang w:val="en-IE"/>
        </w:rPr>
      </w:pPr>
      <w:r w:rsidRPr="095A4EA1" w:rsidR="00922296">
        <w:rPr>
          <w:rFonts w:ascii="Bierstadt" w:hAnsi="Bierstadt" w:eastAsia="Bierstadt" w:cs="Bierstadt"/>
          <w:lang w:val="en-IE"/>
        </w:rPr>
        <w:t>Since first developing Long COVID, we have all</w:t>
      </w:r>
      <w:r w:rsidRPr="095A4EA1" w:rsidR="0013224F">
        <w:rPr>
          <w:rFonts w:ascii="Bierstadt" w:hAnsi="Bierstadt" w:eastAsia="Bierstadt" w:cs="Bierstadt"/>
          <w:lang w:val="en-IE"/>
        </w:rPr>
        <w:t xml:space="preserve"> worked hard to learn to manage </w:t>
      </w:r>
      <w:r w:rsidRPr="095A4EA1" w:rsidR="00922296">
        <w:rPr>
          <w:rFonts w:ascii="Bierstadt" w:hAnsi="Bierstadt" w:eastAsia="Bierstadt" w:cs="Bierstadt"/>
          <w:lang w:val="en-IE"/>
        </w:rPr>
        <w:t>our</w:t>
      </w:r>
      <w:r w:rsidRPr="095A4EA1" w:rsidR="0013224F">
        <w:rPr>
          <w:rFonts w:ascii="Bierstadt" w:hAnsi="Bierstadt" w:eastAsia="Bierstadt" w:cs="Bierstadt"/>
          <w:lang w:val="en-IE"/>
        </w:rPr>
        <w:t xml:space="preserve"> symptoms, and this process continues today.</w:t>
      </w:r>
    </w:p>
    <w:p w:rsidR="005D1226" w:rsidP="095A4EA1" w:rsidRDefault="005D1226" w14:paraId="2E009E91" w14:textId="77777777">
      <w:pPr>
        <w:spacing w:line="360" w:lineRule="auto"/>
        <w:jc w:val="left"/>
        <w:rPr>
          <w:rFonts w:ascii="Bierstadt" w:hAnsi="Bierstadt" w:eastAsia="Bierstadt" w:cs="Bierstadt"/>
          <w:lang w:val="en-IE"/>
        </w:rPr>
      </w:pPr>
    </w:p>
    <w:p w:rsidRPr="00DF5BBC" w:rsidR="00DF5BBC" w:rsidP="095A4EA1" w:rsidRDefault="00DF5BBC" w14:paraId="6C38A1BC" w14:textId="68CFFC03">
      <w:pPr>
        <w:spacing w:line="360" w:lineRule="auto"/>
        <w:jc w:val="left"/>
        <w:rPr>
          <w:rFonts w:ascii="Bierstadt" w:hAnsi="Bierstadt" w:eastAsia="Bierstadt" w:cs="Bierstadt"/>
          <w:b w:val="1"/>
          <w:bCs w:val="1"/>
          <w:lang w:val="en-IE"/>
        </w:rPr>
      </w:pPr>
      <w:r w:rsidRPr="095A4EA1" w:rsidR="00DF5BBC">
        <w:rPr>
          <w:rFonts w:ascii="Bierstadt" w:hAnsi="Bierstadt" w:eastAsia="Bierstadt" w:cs="Bierstadt"/>
          <w:b w:val="1"/>
          <w:bCs w:val="1"/>
          <w:lang w:val="en-IE"/>
        </w:rPr>
        <w:t>Main Body</w:t>
      </w:r>
    </w:p>
    <w:p w:rsidR="00F81386" w:rsidP="095A4EA1" w:rsidRDefault="003B74DA" w14:paraId="018E9708" w14:textId="71BC7ADA">
      <w:pPr>
        <w:spacing w:line="360" w:lineRule="auto"/>
        <w:jc w:val="left"/>
        <w:rPr>
          <w:rFonts w:ascii="Bierstadt" w:hAnsi="Bierstadt" w:eastAsia="Bierstadt" w:cs="Bierstadt"/>
          <w:lang w:val="en-IE"/>
        </w:rPr>
      </w:pPr>
      <w:r w:rsidRPr="095A4EA1" w:rsidR="003B74DA">
        <w:rPr>
          <w:rFonts w:ascii="Bierstadt" w:hAnsi="Bierstadt" w:eastAsia="Bierstadt" w:cs="Bierstadt"/>
          <w:lang w:val="en-IE"/>
        </w:rPr>
        <w:t>In this commentary, we</w:t>
      </w:r>
      <w:r w:rsidRPr="095A4EA1" w:rsidR="003B74DA">
        <w:rPr>
          <w:rFonts w:ascii="Bierstadt" w:hAnsi="Bierstadt" w:eastAsia="Bierstadt" w:cs="Bierstadt"/>
          <w:lang w:val="en-IE"/>
        </w:rPr>
        <w:t xml:space="preserve"> reflect on the results </w:t>
      </w:r>
      <w:r w:rsidRPr="095A4EA1" w:rsidR="00A4145A">
        <w:rPr>
          <w:rFonts w:ascii="Bierstadt" w:hAnsi="Bierstadt" w:eastAsia="Bierstadt" w:cs="Bierstadt"/>
          <w:lang w:val="en-IE"/>
        </w:rPr>
        <w:t xml:space="preserve">of </w:t>
      </w:r>
      <w:r w:rsidRPr="095A4EA1" w:rsidR="003B74DA">
        <w:rPr>
          <w:rFonts w:ascii="Bierstadt" w:hAnsi="Bierstadt" w:eastAsia="Bierstadt" w:cs="Bierstadt"/>
          <w:lang w:val="en-IE"/>
        </w:rPr>
        <w:t xml:space="preserve">three </w:t>
      </w:r>
      <w:r w:rsidRPr="095A4EA1" w:rsidR="00A4145A">
        <w:rPr>
          <w:rFonts w:ascii="Bierstadt" w:hAnsi="Bierstadt" w:eastAsia="Bierstadt" w:cs="Bierstadt"/>
          <w:lang w:val="en-IE"/>
        </w:rPr>
        <w:t>research papers</w:t>
      </w:r>
      <w:r w:rsidRPr="095A4EA1" w:rsidR="003B74DA">
        <w:rPr>
          <w:rFonts w:ascii="Bierstadt" w:hAnsi="Bierstadt" w:eastAsia="Bierstadt" w:cs="Bierstadt"/>
          <w:lang w:val="en-IE"/>
        </w:rPr>
        <w:t xml:space="preserve"> </w:t>
      </w:r>
      <w:r w:rsidRPr="095A4EA1" w:rsidR="00C65DE9">
        <w:rPr>
          <w:rFonts w:ascii="Bierstadt" w:hAnsi="Bierstadt" w:eastAsia="Bierstadt" w:cs="Bierstadt"/>
          <w:lang w:val="en-IE"/>
        </w:rPr>
        <w:t xml:space="preserve">on </w:t>
      </w:r>
      <w:r w:rsidRPr="095A4EA1" w:rsidR="00922296">
        <w:rPr>
          <w:rFonts w:ascii="Bierstadt" w:hAnsi="Bierstadt" w:eastAsia="Bierstadt" w:cs="Bierstadt"/>
          <w:lang w:val="en-IE"/>
        </w:rPr>
        <w:t xml:space="preserve">healthcare workers’ (HCWs) </w:t>
      </w:r>
      <w:r w:rsidRPr="095A4EA1" w:rsidR="00672E5B">
        <w:rPr>
          <w:rFonts w:ascii="Bierstadt" w:hAnsi="Bierstadt" w:eastAsia="Bierstadt" w:cs="Bierstadt"/>
          <w:lang w:val="en-IE"/>
        </w:rPr>
        <w:t xml:space="preserve">experiences with </w:t>
      </w:r>
      <w:r w:rsidRPr="095A4EA1" w:rsidR="00C65DE9">
        <w:rPr>
          <w:rFonts w:ascii="Bierstadt" w:hAnsi="Bierstadt" w:eastAsia="Bierstadt" w:cs="Bierstadt"/>
          <w:lang w:val="en-IE"/>
        </w:rPr>
        <w:t xml:space="preserve">Long COVID </w:t>
      </w:r>
      <w:r w:rsidRPr="095A4EA1" w:rsidR="003B74DA">
        <w:rPr>
          <w:rFonts w:ascii="Bierstadt" w:hAnsi="Bierstadt" w:eastAsia="Bierstadt" w:cs="Bierstadt"/>
          <w:lang w:val="en-IE"/>
        </w:rPr>
        <w:t>from the NHS CHECK team</w:t>
      </w:r>
      <w:r w:rsidRPr="095A4EA1" w:rsidR="004F2533">
        <w:rPr>
          <w:rFonts w:ascii="Bierstadt" w:hAnsi="Bierstadt" w:eastAsia="Bierstadt" w:cs="Bierstadt"/>
          <w:lang w:val="en-IE"/>
        </w:rPr>
        <w:t xml:space="preserve">. </w:t>
      </w:r>
      <w:r w:rsidRPr="095A4EA1" w:rsidR="003B74DA">
        <w:rPr>
          <w:rFonts w:ascii="Bierstadt" w:hAnsi="Bierstadt" w:eastAsia="Bierstadt" w:cs="Bierstadt"/>
          <w:lang w:val="en-IE"/>
        </w:rPr>
        <w:t>The first</w:t>
      </w:r>
      <w:r w:rsidRPr="095A4EA1" w:rsidR="00B92EE9">
        <w:rPr>
          <w:rFonts w:ascii="Bierstadt" w:hAnsi="Bierstadt" w:eastAsia="Bierstadt" w:cs="Bierstadt"/>
          <w:lang w:val="en-IE"/>
        </w:rPr>
        <w:t xml:space="preserve"> </w:t>
      </w:r>
      <w:r w:rsidRPr="095A4EA1" w:rsidR="003B74DA">
        <w:rPr>
          <w:rFonts w:ascii="Bierstadt" w:hAnsi="Bierstadt" w:eastAsia="Bierstadt" w:cs="Bierstadt"/>
          <w:lang w:val="en-IE"/>
        </w:rPr>
        <w:t>is a review that look</w:t>
      </w:r>
      <w:r w:rsidRPr="095A4EA1" w:rsidR="00B92EE9">
        <w:rPr>
          <w:rFonts w:ascii="Bierstadt" w:hAnsi="Bierstadt" w:eastAsia="Bierstadt" w:cs="Bierstadt"/>
          <w:lang w:val="en-IE"/>
        </w:rPr>
        <w:t>ed</w:t>
      </w:r>
      <w:r w:rsidRPr="095A4EA1" w:rsidR="003B74DA">
        <w:rPr>
          <w:rFonts w:ascii="Bierstadt" w:hAnsi="Bierstadt" w:eastAsia="Bierstadt" w:cs="Bierstadt"/>
          <w:lang w:val="en-IE"/>
        </w:rPr>
        <w:t xml:space="preserve"> at </w:t>
      </w:r>
      <w:r w:rsidRPr="095A4EA1" w:rsidR="003748F9">
        <w:rPr>
          <w:rFonts w:ascii="Bierstadt" w:hAnsi="Bierstadt" w:eastAsia="Bierstadt" w:cs="Bierstadt"/>
          <w:lang w:val="en-IE"/>
        </w:rPr>
        <w:t>international</w:t>
      </w:r>
      <w:r w:rsidRPr="095A4EA1" w:rsidR="003B74DA">
        <w:rPr>
          <w:rFonts w:ascii="Bierstadt" w:hAnsi="Bierstadt" w:eastAsia="Bierstadt" w:cs="Bierstadt"/>
          <w:lang w:val="en-IE"/>
        </w:rPr>
        <w:t xml:space="preserve"> </w:t>
      </w:r>
      <w:r w:rsidRPr="095A4EA1" w:rsidR="003748F9">
        <w:rPr>
          <w:rFonts w:ascii="Bierstadt" w:hAnsi="Bierstadt" w:eastAsia="Bierstadt" w:cs="Bierstadt"/>
          <w:lang w:val="en-IE"/>
        </w:rPr>
        <w:t>research</w:t>
      </w:r>
      <w:r w:rsidRPr="095A4EA1" w:rsidR="003B74DA">
        <w:rPr>
          <w:rFonts w:ascii="Bierstadt" w:hAnsi="Bierstadt" w:eastAsia="Bierstadt" w:cs="Bierstadt"/>
          <w:lang w:val="en-IE"/>
        </w:rPr>
        <w:t xml:space="preserve"> exploring Long COVID among </w:t>
      </w:r>
      <w:r w:rsidRPr="095A4EA1" w:rsidR="00B15C05">
        <w:rPr>
          <w:rFonts w:ascii="Bierstadt" w:hAnsi="Bierstadt" w:eastAsia="Bierstadt" w:cs="Bierstadt"/>
          <w:lang w:val="en-IE"/>
        </w:rPr>
        <w:t>H</w:t>
      </w:r>
      <w:r w:rsidRPr="095A4EA1" w:rsidR="00B92EE9">
        <w:rPr>
          <w:rFonts w:ascii="Bierstadt" w:hAnsi="Bierstadt" w:eastAsia="Bierstadt" w:cs="Bierstadt"/>
          <w:lang w:val="en-IE"/>
        </w:rPr>
        <w:t>CW</w:t>
      </w:r>
      <w:r w:rsidRPr="095A4EA1" w:rsidR="00B15C05">
        <w:rPr>
          <w:rFonts w:ascii="Bierstadt" w:hAnsi="Bierstadt" w:eastAsia="Bierstadt" w:cs="Bierstadt"/>
          <w:lang w:val="en-IE"/>
        </w:rPr>
        <w:t>s</w:t>
      </w:r>
      <w:r w:rsidRPr="095A4EA1" w:rsidR="00C65DE9">
        <w:rPr>
          <w:rFonts w:ascii="Bierstadt" w:hAnsi="Bierstadt" w:eastAsia="Bierstadt" w:cs="Bierstadt"/>
          <w:lang w:val="en-IE"/>
        </w:rPr>
        <w:t>,</w:t>
      </w:r>
      <w:r w:rsidRPr="095A4EA1">
        <w:rPr>
          <w:lang w:val="en-IE"/>
        </w:rPr>
        <w:fldChar w:fldCharType="begin"/>
      </w:r>
      <w:r w:rsidRPr="095A4EA1">
        <w:rPr>
          <w:lang w:val="en-IE"/>
        </w:rPr>
        <w:instrText xml:space="preserve"> ADDIN ZOTERO_ITEM CSL_CITATION {"citationID":"mlLgCZPE","properties":{"formattedCitation":"\\super 1\\nosupersub{}","plainCitation":"1","noteIndex":0},"citationItems":[{"id":522,"uris":["http://zotero.org/users/local/g5Dwj66Q/items/U8BDFQDI"],"itemData":{"id":522,"type":"article-journal","container-title":"British Medical Bulletin","DOI":"10.1093/bmb/ldae008","issue":"1","page":"16–35","title":"Long COVID among healthcare workers: A narrative review of definitions, prevalence, symptoms, risk factors, and impacts","volume":"151","author":[{"family":"Dempsey","given":"B"},{"family":"Madan","given":"I"},{"family":"Stevelink","given":"S A M"},{"family":"Lamb","given":"D"}],"issued":{"date-parts":[["2024"]]}}}],"schema":"https://github.com/citation-style-language/schema/raw/master/csl-citation.json"} </w:instrText>
      </w:r>
      <w:r w:rsidRPr="095A4EA1">
        <w:rPr>
          <w:lang w:val="en-IE"/>
        </w:rPr>
        <w:fldChar w:fldCharType="separate"/>
      </w:r>
      <w:r w:rsidRPr="095A4EA1" w:rsidR="007222BC">
        <w:rPr>
          <w:rFonts w:ascii="Bierstadt" w:hAnsi="Bierstadt" w:eastAsia="Bierstadt" w:cs="Bierstadt"/>
          <w:vertAlign w:val="superscript"/>
        </w:rPr>
        <w:t>1</w:t>
      </w:r>
      <w:r w:rsidRPr="095A4EA1">
        <w:rPr>
          <w:lang w:val="en-IE"/>
        </w:rPr>
        <w:fldChar w:fldCharType="end"/>
      </w:r>
      <w:r w:rsidRPr="095A4EA1" w:rsidR="007222BC">
        <w:rPr>
          <w:rFonts w:ascii="Bierstadt" w:hAnsi="Bierstadt" w:eastAsia="Bierstadt" w:cs="Bierstadt"/>
          <w:lang w:val="en-IE"/>
        </w:rPr>
        <w:t xml:space="preserve"> while the second </w:t>
      </w:r>
      <w:r w:rsidRPr="095A4EA1" w:rsidR="00B8775F">
        <w:rPr>
          <w:rFonts w:ascii="Bierstadt" w:hAnsi="Bierstadt" w:eastAsia="Bierstadt" w:cs="Bierstadt"/>
          <w:lang w:val="en-IE"/>
        </w:rPr>
        <w:t xml:space="preserve">and third </w:t>
      </w:r>
      <w:r w:rsidRPr="095A4EA1" w:rsidR="007222BC">
        <w:rPr>
          <w:rFonts w:ascii="Bierstadt" w:hAnsi="Bierstadt" w:eastAsia="Bierstadt" w:cs="Bierstadt"/>
          <w:lang w:val="en-IE"/>
        </w:rPr>
        <w:t>use</w:t>
      </w:r>
      <w:r w:rsidRPr="095A4EA1" w:rsidR="00B8775F">
        <w:rPr>
          <w:rFonts w:ascii="Bierstadt" w:hAnsi="Bierstadt" w:eastAsia="Bierstadt" w:cs="Bierstadt"/>
          <w:lang w:val="en-IE"/>
        </w:rPr>
        <w:t>d</w:t>
      </w:r>
      <w:r w:rsidRPr="095A4EA1" w:rsidR="007222BC">
        <w:rPr>
          <w:rFonts w:ascii="Bierstadt" w:hAnsi="Bierstadt" w:eastAsia="Bierstadt" w:cs="Bierstadt"/>
          <w:lang w:val="en-IE"/>
        </w:rPr>
        <w:t xml:space="preserve"> </w:t>
      </w:r>
      <w:r w:rsidRPr="095A4EA1" w:rsidR="004B4E36">
        <w:rPr>
          <w:rFonts w:ascii="Bierstadt" w:hAnsi="Bierstadt" w:eastAsia="Bierstadt" w:cs="Bierstadt"/>
          <w:lang w:val="en-IE"/>
        </w:rPr>
        <w:t>data from the NHS CHECK cohort</w:t>
      </w:r>
      <w:r w:rsidRPr="095A4EA1" w:rsidR="00AA2D79">
        <w:rPr>
          <w:rFonts w:ascii="Bierstadt" w:hAnsi="Bierstadt" w:eastAsia="Bierstadt" w:cs="Bierstadt"/>
          <w:lang w:val="en-IE"/>
        </w:rPr>
        <w:t xml:space="preserve"> </w:t>
      </w:r>
      <w:r w:rsidRPr="095A4EA1" w:rsidR="004B4E36">
        <w:rPr>
          <w:rFonts w:ascii="Bierstadt" w:hAnsi="Bierstadt" w:eastAsia="Bierstadt" w:cs="Bierstadt"/>
          <w:lang w:val="en-IE"/>
        </w:rPr>
        <w:t xml:space="preserve">(over 23,000 </w:t>
      </w:r>
      <w:r w:rsidRPr="095A4EA1" w:rsidR="00B15C05">
        <w:rPr>
          <w:rFonts w:ascii="Bierstadt" w:hAnsi="Bierstadt" w:eastAsia="Bierstadt" w:cs="Bierstadt"/>
          <w:lang w:val="en-IE"/>
        </w:rPr>
        <w:t>HCWs</w:t>
      </w:r>
      <w:r w:rsidRPr="095A4EA1" w:rsidR="004B4E36">
        <w:rPr>
          <w:rFonts w:ascii="Bierstadt" w:hAnsi="Bierstadt" w:eastAsia="Bierstadt" w:cs="Bierstadt"/>
          <w:lang w:val="en-IE"/>
        </w:rPr>
        <w:t xml:space="preserve"> in England)</w:t>
      </w:r>
      <w:r w:rsidRPr="095A4EA1">
        <w:rPr>
          <w:lang w:val="en-IE"/>
        </w:rPr>
        <w:fldChar w:fldCharType="begin"/>
      </w:r>
      <w:r w:rsidRPr="095A4EA1">
        <w:rPr>
          <w:lang w:val="en-IE"/>
        </w:rPr>
        <w:instrText xml:space="preserve"> ADDIN ZOTERO_ITEM CSL_CITATION {"citationID":"YKYTT6Wj","properties":{"formattedCitation":"\\super 2\\nosupersub{}","plainCitation":"2","noteIndex":0},"citationItems":[{"id":266,"uris":["http://zotero.org/users/local/g5Dwj66Q/items/PBBCZX2Z"],"itemData":{"id":266,"type":"article-journal","abstract":"Introduction\n              The COVID-19 pandemic has had profound effects on the working lives of healthcare workers (HCWs), but the extent to which their well-being and mental health have been affected remains unclear. This longitudinal cohort study aims to recruit a cohort of National Health Service (NHS) HCWs, conducting surveys at regular intervals to provide evidence about the prevalence of symptoms of mental disorders, and investigate associated factors such as occupational contexts and support interventions available.\n            \n            \n              Methods and analysis\n              All staff, students and volunteers working in the 18 participating NHS Trusts in England will be sent emails inviting them to complete a survey at baseline, with email invitations for the follow-up surveys sent 6 months and 12 months later. Opening in late April 2020, the baseline survey collects data on demographics, occupational/organisational factors, experiences of COVID-19, validated measures of symptoms of poor mental health (eg, depression, anxiety, post-traumatic stress disorder), and constructs such as resilience and moral injury. These surveys will be complemented by in-depth psychiatric interviews with a sample of HCWs. Qualitative interviews will also be conducted, to gain deeper understanding of the support programmes used or desired by staff, and facilitators and barriers to accessing such programmes.\n            \n            \n              Ethics and dissemination\n              Ethical approval for the study was granted by the Health Research Authority (reference: 20/HRA/210, IRAS: 282686) and local Trust Research and Development approval. Cohort data are collected via Qualtrics online survey software, pseudonymised and held on secure university servers. Participants are aware that they can withdraw from the study at any time, and there is signposting to support services if participants feel they need it. Only those consenting to be contacted about further research will be invited to participate in further components. Findings will be rapidly shared with NHS Trusts, and via academic publications in due course.","container-title":"BMJ Open","DOI":"10.1136/bmjopen-2021-051687","ISSN":"2044-6055, 2044-6055","issue":"6","journalAbbreviation":"BMJ Open","language":"en","page":"e051687","source":"DOI.org (Crossref)","title":"NHS CHECK: protocol for a cohort study investigating the psychosocial impact of the COVID-19 pandemic on healthcare workers","title-short":"NHS CHECK","volume":"11","author":[{"family":"Lamb","given":"Danielle"},{"family":"Greenberg","given":"Neil"},{"family":"Hotopf","given":"Matthew"},{"family":"Raine","given":"Rosalind"},{"family":"Razavi","given":"Reza"},{"family":"Bhundia","given":"Rupa"},{"family":"Scott","given":"Hannah"},{"family":"Carr","given":"Ewan"},{"family":"Gafoor","given":"Rafael"},{"family":"Bakolis","given":"Ioannis"},{"family":"Hegarty","given":"Siobhan"},{"family":"Souliou","given":"Emilia"},{"family":"Rafferty","given":"Anne Marie"},{"family":"Rhead","given":"Rebecca"},{"family":"Weston","given":"Danny"},{"family":"Gnanapragasam","given":"Sam"},{"family":"Marlow","given":"Sally"},{"family":"Wessely","given":"Simon"},{"family":"Stevelink","given":"Sharon"}],"issued":{"date-parts":[["2021",6]]}}}],"schema":"https://github.com/citation-style-language/schema/raw/master/csl-citation.json"} </w:instrText>
      </w:r>
      <w:r w:rsidRPr="095A4EA1">
        <w:rPr>
          <w:lang w:val="en-IE"/>
        </w:rPr>
        <w:fldChar w:fldCharType="separate"/>
      </w:r>
      <w:r w:rsidRPr="095A4EA1" w:rsidR="003748F9">
        <w:rPr>
          <w:rFonts w:ascii="Bierstadt" w:hAnsi="Bierstadt" w:eastAsia="Bierstadt" w:cs="Bierstadt"/>
          <w:vertAlign w:val="superscript"/>
        </w:rPr>
        <w:t>2</w:t>
      </w:r>
      <w:r w:rsidRPr="095A4EA1">
        <w:rPr>
          <w:lang w:val="en-IE"/>
        </w:rPr>
        <w:fldChar w:fldCharType="end"/>
      </w:r>
      <w:r w:rsidRPr="095A4EA1" w:rsidR="003748F9">
        <w:rPr>
          <w:rFonts w:ascii="Bierstadt" w:hAnsi="Bierstadt" w:eastAsia="Bierstadt" w:cs="Bierstadt"/>
          <w:lang w:val="en-IE"/>
        </w:rPr>
        <w:t xml:space="preserve"> </w:t>
      </w:r>
      <w:r w:rsidRPr="095A4EA1" w:rsidR="007222BC">
        <w:rPr>
          <w:rFonts w:ascii="Bierstadt" w:hAnsi="Bierstadt" w:eastAsia="Bierstadt" w:cs="Bierstadt"/>
          <w:lang w:val="en-IE"/>
        </w:rPr>
        <w:t>to look at the prevalence</w:t>
      </w:r>
      <w:r w:rsidRPr="095A4EA1" w:rsidR="00241051">
        <w:rPr>
          <w:rFonts w:ascii="Bierstadt" w:hAnsi="Bierstadt" w:eastAsia="Bierstadt" w:cs="Bierstadt"/>
          <w:lang w:val="en-IE"/>
        </w:rPr>
        <w:t xml:space="preserve">, symptoms and risk factors associated with Long COVID </w:t>
      </w:r>
      <w:r w:rsidRPr="095A4EA1">
        <w:rPr>
          <w:lang w:val="en-IE"/>
        </w:rPr>
        <w:fldChar w:fldCharType="begin"/>
      </w:r>
      <w:r w:rsidRPr="095A4EA1">
        <w:rPr>
          <w:lang w:val="en-IE"/>
        </w:rPr>
        <w:instrText xml:space="preserve"> ADDIN ZOTERO_ITEM CSL_CITATION {"citationID":"liQsSubF","properties":{"formattedCitation":"\\super 3\\nosupersub{}","plainCitation":"3","noteIndex":0},"citationItems":[{"id":529,"uris":["http://zotero.org/users/local/g5Dwj66Q/items/9FM6C3KK"],"itemData":{"id":529,"type":"article-journal","container-title":"Occupational and Environmental Medicine","DOI":"10.1136/oemed-2024-109621","issue":"9","page":"471-479","title":"Post Covid-19 Syndrome among 5,248 healthcare workers in England: Longitudinal findings from NHS CHECK.","volume":"81","author":[{"family":"Dempsey","given":"Brendan"},{"family":"Blake","given":"Helen A"},{"family":"Madan","given":"Ira"},{"family":"Stevelink","given":"Sharon A M"},{"family":"Greenberg","given":"Neil"},{"family":"Raine","given":"Rosalind"},{"family":"Rafferty","given":"Anne Marie"},{"family":"Bhundia","given":"Rupa"},{"family":"Wessely","given":"Simon"},{"family":"Lamb","given":"Danielle"}],"issued":{"date-parts":[["2024"]]}}}],"schema":"https://github.com/citation-style-language/schema/raw/master/csl-citation.json"} </w:instrText>
      </w:r>
      <w:r w:rsidRPr="095A4EA1">
        <w:rPr>
          <w:lang w:val="en-IE"/>
        </w:rPr>
        <w:fldChar w:fldCharType="separate"/>
      </w:r>
      <w:r w:rsidRPr="095A4EA1" w:rsidR="004B4E36">
        <w:rPr>
          <w:rFonts w:ascii="Bierstadt" w:hAnsi="Bierstadt" w:eastAsia="Bierstadt" w:cs="Bierstadt"/>
          <w:vertAlign w:val="superscript"/>
        </w:rPr>
        <w:t>3</w:t>
      </w:r>
      <w:r w:rsidRPr="095A4EA1">
        <w:rPr>
          <w:lang w:val="en-IE"/>
        </w:rPr>
        <w:fldChar w:fldCharType="end"/>
      </w:r>
      <w:r w:rsidRPr="095A4EA1" w:rsidR="00FE33C1">
        <w:rPr>
          <w:rFonts w:ascii="Bierstadt" w:hAnsi="Bierstadt" w:eastAsia="Bierstadt" w:cs="Bierstadt"/>
          <w:lang w:val="en-IE"/>
        </w:rPr>
        <w:t xml:space="preserve"> and </w:t>
      </w:r>
      <w:r w:rsidRPr="095A4EA1" w:rsidR="00AA2D79">
        <w:rPr>
          <w:rFonts w:ascii="Bierstadt" w:hAnsi="Bierstadt" w:eastAsia="Bierstadt" w:cs="Bierstadt"/>
          <w:lang w:val="en-IE"/>
        </w:rPr>
        <w:t xml:space="preserve">sickness absence </w:t>
      </w:r>
      <w:r w:rsidRPr="095A4EA1" w:rsidR="00B15C05">
        <w:rPr>
          <w:rFonts w:ascii="Bierstadt" w:hAnsi="Bierstadt" w:eastAsia="Bierstadt" w:cs="Bierstadt"/>
          <w:lang w:val="en-IE"/>
        </w:rPr>
        <w:t>due to</w:t>
      </w:r>
      <w:r w:rsidRPr="095A4EA1" w:rsidR="00AA2D79">
        <w:rPr>
          <w:rFonts w:ascii="Bierstadt" w:hAnsi="Bierstadt" w:eastAsia="Bierstadt" w:cs="Bierstadt"/>
          <w:lang w:val="en-IE"/>
        </w:rPr>
        <w:t xml:space="preserve"> Long COVID</w:t>
      </w:r>
      <w:r w:rsidRPr="095A4EA1" w:rsidR="00C65DE9">
        <w:rPr>
          <w:rFonts w:ascii="Bierstadt" w:hAnsi="Bierstadt" w:eastAsia="Bierstadt" w:cs="Bierstadt"/>
          <w:lang w:val="en-IE"/>
        </w:rPr>
        <w:t>.</w:t>
      </w:r>
      <w:r w:rsidRPr="095A4EA1" w:rsidR="00AA2D79">
        <w:rPr>
          <w:rFonts w:ascii="Bierstadt" w:hAnsi="Bierstadt" w:eastAsia="Bierstadt" w:cs="Bierstadt"/>
          <w:vertAlign w:val="superscript"/>
          <w:lang w:val="en-IE"/>
        </w:rPr>
        <w:t>REF</w:t>
      </w:r>
      <w:r w:rsidRPr="095A4EA1" w:rsidR="00AA2D79">
        <w:rPr>
          <w:rFonts w:ascii="Bierstadt" w:hAnsi="Bierstadt" w:eastAsia="Bierstadt" w:cs="Bierstadt"/>
          <w:lang w:val="en-IE"/>
        </w:rPr>
        <w:t xml:space="preserve"> </w:t>
      </w:r>
      <w:r w:rsidRPr="095A4EA1" w:rsidR="004F2533">
        <w:rPr>
          <w:rFonts w:ascii="Bierstadt" w:hAnsi="Bierstadt" w:eastAsia="Bierstadt" w:cs="Bierstadt"/>
          <w:lang w:val="en-IE"/>
        </w:rPr>
        <w:t>We are members of th</w:t>
      </w:r>
      <w:r w:rsidRPr="095A4EA1" w:rsidR="00245180">
        <w:rPr>
          <w:rFonts w:ascii="Bierstadt" w:hAnsi="Bierstadt" w:eastAsia="Bierstadt" w:cs="Bierstadt"/>
          <w:lang w:val="en-IE"/>
        </w:rPr>
        <w:t>e</w:t>
      </w:r>
      <w:r w:rsidRPr="095A4EA1" w:rsidR="004F2533">
        <w:rPr>
          <w:rFonts w:ascii="Bierstadt" w:hAnsi="Bierstadt" w:eastAsia="Bierstadt" w:cs="Bierstadt"/>
          <w:lang w:val="en-IE"/>
        </w:rPr>
        <w:t xml:space="preserve"> stud</w:t>
      </w:r>
      <w:r w:rsidRPr="095A4EA1" w:rsidR="00245180">
        <w:rPr>
          <w:rFonts w:ascii="Bierstadt" w:hAnsi="Bierstadt" w:eastAsia="Bierstadt" w:cs="Bierstadt"/>
          <w:lang w:val="en-IE"/>
        </w:rPr>
        <w:t xml:space="preserve">y’s </w:t>
      </w:r>
      <w:r w:rsidRPr="095A4EA1" w:rsidR="004F2533">
        <w:rPr>
          <w:rFonts w:ascii="Bierstadt" w:hAnsi="Bierstadt" w:eastAsia="Bierstadt" w:cs="Bierstadt"/>
          <w:lang w:val="en-IE"/>
        </w:rPr>
        <w:t>Patient and Public Involvement and Engagement (PPIE) group</w:t>
      </w:r>
      <w:r w:rsidRPr="095A4EA1" w:rsidR="00FA5015">
        <w:rPr>
          <w:rFonts w:ascii="Bierstadt" w:hAnsi="Bierstadt" w:eastAsia="Bierstadt" w:cs="Bierstadt"/>
          <w:lang w:val="en-IE"/>
        </w:rPr>
        <w:t xml:space="preserve"> and we supported the team </w:t>
      </w:r>
      <w:r w:rsidRPr="095A4EA1" w:rsidR="00716AF5">
        <w:rPr>
          <w:rFonts w:ascii="Bierstadt" w:hAnsi="Bierstadt" w:eastAsia="Bierstadt" w:cs="Bierstadt"/>
          <w:lang w:val="en-IE"/>
        </w:rPr>
        <w:t>to design the research and interpret their results</w:t>
      </w:r>
      <w:r w:rsidRPr="095A4EA1" w:rsidR="004F2533">
        <w:rPr>
          <w:rFonts w:ascii="Bierstadt" w:hAnsi="Bierstadt" w:eastAsia="Bierstadt" w:cs="Bierstadt"/>
          <w:lang w:val="en-IE"/>
        </w:rPr>
        <w:t xml:space="preserve">. </w:t>
      </w:r>
    </w:p>
    <w:p w:rsidR="00F81386" w:rsidP="095A4EA1" w:rsidRDefault="00F81386" w14:paraId="68755307" w14:textId="77777777">
      <w:pPr>
        <w:spacing w:line="360" w:lineRule="auto"/>
        <w:jc w:val="left"/>
        <w:rPr>
          <w:rFonts w:ascii="Bierstadt" w:hAnsi="Bierstadt" w:eastAsia="Bierstadt" w:cs="Bierstadt"/>
          <w:lang w:val="en-IE"/>
        </w:rPr>
      </w:pPr>
    </w:p>
    <w:p w:rsidRPr="001A7E65" w:rsidR="00796694" w:rsidP="095A4EA1" w:rsidRDefault="00796694" w14:paraId="331499FF" w14:textId="752D9EBA">
      <w:pPr>
        <w:spacing w:line="360" w:lineRule="auto"/>
        <w:jc w:val="left"/>
        <w:rPr>
          <w:rFonts w:ascii="Bierstadt" w:hAnsi="Bierstadt" w:eastAsia="Bierstadt" w:cs="Bierstadt"/>
          <w:lang w:val="en-IE"/>
        </w:rPr>
      </w:pPr>
      <w:r w:rsidRPr="095A4EA1" w:rsidR="00796694">
        <w:rPr>
          <w:rFonts w:ascii="Bierstadt" w:hAnsi="Bierstadt" w:eastAsia="Bierstadt" w:cs="Bierstadt"/>
          <w:lang w:val="en-IE"/>
        </w:rPr>
        <w:t>The NHS CHECK stud</w:t>
      </w:r>
      <w:r w:rsidRPr="095A4EA1" w:rsidR="000D3F33">
        <w:rPr>
          <w:rFonts w:ascii="Bierstadt" w:hAnsi="Bierstadt" w:eastAsia="Bierstadt" w:cs="Bierstadt"/>
          <w:lang w:val="en-IE"/>
        </w:rPr>
        <w:t>y is</w:t>
      </w:r>
      <w:r w:rsidRPr="095A4EA1" w:rsidR="00796694">
        <w:rPr>
          <w:rFonts w:ascii="Bierstadt" w:hAnsi="Bierstadt" w:eastAsia="Bierstadt" w:cs="Bierstadt"/>
          <w:lang w:val="en-IE"/>
        </w:rPr>
        <w:t xml:space="preserve"> crucial research</w:t>
      </w:r>
      <w:r w:rsidRPr="095A4EA1" w:rsidR="001A7E65">
        <w:rPr>
          <w:rFonts w:ascii="Bierstadt" w:hAnsi="Bierstadt" w:eastAsia="Bierstadt" w:cs="Bierstadt"/>
          <w:lang w:val="en-IE"/>
        </w:rPr>
        <w:t>,</w:t>
      </w:r>
      <w:r w:rsidRPr="095A4EA1" w:rsidR="00796694">
        <w:rPr>
          <w:rFonts w:ascii="Bierstadt" w:hAnsi="Bierstadt" w:eastAsia="Bierstadt" w:cs="Bierstadt"/>
          <w:lang w:val="en-IE"/>
        </w:rPr>
        <w:t xml:space="preserve"> not just in terms of adding to the current literature on risk factors, prevalence and symptoms of </w:t>
      </w:r>
      <w:r w:rsidRPr="095A4EA1" w:rsidR="001A7E65">
        <w:rPr>
          <w:rFonts w:ascii="Bierstadt" w:hAnsi="Bierstadt" w:eastAsia="Bierstadt" w:cs="Bierstadt"/>
          <w:lang w:val="en-IE"/>
        </w:rPr>
        <w:t>Long COVID</w:t>
      </w:r>
      <w:r w:rsidRPr="095A4EA1" w:rsidR="00796694">
        <w:rPr>
          <w:rFonts w:ascii="Bierstadt" w:hAnsi="Bierstadt" w:eastAsia="Bierstadt" w:cs="Bierstadt"/>
          <w:lang w:val="en-IE"/>
        </w:rPr>
        <w:t xml:space="preserve"> for</w:t>
      </w:r>
      <w:r w:rsidRPr="095A4EA1" w:rsidR="00B15C05">
        <w:rPr>
          <w:rFonts w:ascii="Bierstadt" w:hAnsi="Bierstadt" w:eastAsia="Bierstadt" w:cs="Bierstadt"/>
          <w:lang w:val="en-IE"/>
        </w:rPr>
        <w:t xml:space="preserve"> HCWs</w:t>
      </w:r>
      <w:r w:rsidRPr="095A4EA1" w:rsidR="001A7E65">
        <w:rPr>
          <w:rFonts w:ascii="Bierstadt" w:hAnsi="Bierstadt" w:eastAsia="Bierstadt" w:cs="Bierstadt"/>
          <w:lang w:val="en-IE"/>
        </w:rPr>
        <w:t xml:space="preserve"> and associated sickness absence</w:t>
      </w:r>
      <w:r w:rsidRPr="095A4EA1" w:rsidR="00796694">
        <w:rPr>
          <w:rFonts w:ascii="Bierstadt" w:hAnsi="Bierstadt" w:eastAsia="Bierstadt" w:cs="Bierstadt"/>
          <w:lang w:val="en-IE"/>
        </w:rPr>
        <w:t xml:space="preserve">, but </w:t>
      </w:r>
      <w:r w:rsidRPr="095A4EA1" w:rsidR="00796694">
        <w:rPr>
          <w:rFonts w:ascii="Bierstadt" w:hAnsi="Bierstadt" w:eastAsia="Bierstadt" w:cs="Bierstadt"/>
          <w:lang w:val="en-IE"/>
        </w:rPr>
        <w:t>also to gain insight into the potential risks for staff in future pandemics.</w:t>
      </w:r>
      <w:r w:rsidRPr="095A4EA1" w:rsidR="001A7E65">
        <w:rPr>
          <w:rFonts w:ascii="Bierstadt" w:hAnsi="Bierstadt" w:eastAsia="Bierstadt" w:cs="Bierstadt"/>
          <w:lang w:val="en-IE"/>
        </w:rPr>
        <w:t xml:space="preserve"> </w:t>
      </w:r>
      <w:r w:rsidRPr="095A4EA1" w:rsidR="00796694">
        <w:rPr>
          <w:rFonts w:ascii="Bierstadt" w:hAnsi="Bierstadt" w:eastAsia="Bierstadt" w:cs="Bierstadt"/>
        </w:rPr>
        <w:t>Please note that as “sufferers</w:t>
      </w:r>
      <w:r w:rsidRPr="095A4EA1" w:rsidR="00373035">
        <w:rPr>
          <w:rFonts w:ascii="Bierstadt" w:hAnsi="Bierstadt" w:eastAsia="Bierstadt" w:cs="Bierstadt"/>
        </w:rPr>
        <w:t>,”</w:t>
      </w:r>
      <w:r w:rsidRPr="095A4EA1" w:rsidR="00796694">
        <w:rPr>
          <w:rFonts w:ascii="Bierstadt" w:hAnsi="Bierstadt" w:eastAsia="Bierstadt" w:cs="Bierstadt"/>
        </w:rPr>
        <w:t xml:space="preserve"> we prefer the term Long C</w:t>
      </w:r>
      <w:r w:rsidRPr="095A4EA1" w:rsidR="49507210">
        <w:rPr>
          <w:rFonts w:ascii="Bierstadt" w:hAnsi="Bierstadt" w:eastAsia="Bierstadt" w:cs="Bierstadt"/>
        </w:rPr>
        <w:t>OVID</w:t>
      </w:r>
      <w:r w:rsidRPr="095A4EA1" w:rsidR="00796694">
        <w:rPr>
          <w:rFonts w:ascii="Bierstadt" w:hAnsi="Bierstadt" w:eastAsia="Bierstadt" w:cs="Bierstadt"/>
        </w:rPr>
        <w:t xml:space="preserve">, which was generated by people with ongoing symptoms, rather than </w:t>
      </w:r>
      <w:r w:rsidRPr="095A4EA1" w:rsidR="00C44779">
        <w:rPr>
          <w:rFonts w:ascii="Bierstadt" w:hAnsi="Bierstadt" w:eastAsia="Bierstadt" w:cs="Bierstadt"/>
        </w:rPr>
        <w:t xml:space="preserve">other </w:t>
      </w:r>
      <w:r w:rsidRPr="095A4EA1" w:rsidR="005D1226">
        <w:rPr>
          <w:rFonts w:ascii="Bierstadt" w:hAnsi="Bierstadt" w:eastAsia="Bierstadt" w:cs="Bierstadt"/>
        </w:rPr>
        <w:t>term</w:t>
      </w:r>
      <w:r w:rsidRPr="095A4EA1" w:rsidR="00C44779">
        <w:rPr>
          <w:rFonts w:ascii="Bierstadt" w:hAnsi="Bierstadt" w:eastAsia="Bierstadt" w:cs="Bierstadt"/>
        </w:rPr>
        <w:t>s (such as Post COVID-19 Syndrome) which have been</w:t>
      </w:r>
      <w:r w:rsidRPr="095A4EA1" w:rsidR="005D1226">
        <w:rPr>
          <w:rFonts w:ascii="Bierstadt" w:hAnsi="Bierstadt" w:eastAsia="Bierstadt" w:cs="Bierstadt"/>
        </w:rPr>
        <w:t xml:space="preserve"> applied </w:t>
      </w:r>
      <w:r w:rsidRPr="095A4EA1" w:rsidR="00935DEA">
        <w:rPr>
          <w:rFonts w:ascii="Bierstadt" w:hAnsi="Bierstadt" w:eastAsia="Bierstadt" w:cs="Bierstadt"/>
        </w:rPr>
        <w:t xml:space="preserve">and enforced </w:t>
      </w:r>
      <w:r w:rsidRPr="095A4EA1" w:rsidR="005D1226">
        <w:rPr>
          <w:rFonts w:ascii="Bierstadt" w:hAnsi="Bierstadt" w:eastAsia="Bierstadt" w:cs="Bierstadt"/>
        </w:rPr>
        <w:t xml:space="preserve">on </w:t>
      </w:r>
      <w:r w:rsidRPr="095A4EA1" w:rsidR="00796694">
        <w:rPr>
          <w:rFonts w:ascii="Bierstadt" w:hAnsi="Bierstadt" w:eastAsia="Bierstadt" w:cs="Bierstadt"/>
        </w:rPr>
        <w:t>the community by health care practitioners and researchers.</w:t>
      </w:r>
      <w:r w:rsidRPr="095A4EA1" w:rsidR="00346CF1">
        <w:rPr>
          <w:rFonts w:ascii="Bierstadt" w:hAnsi="Bierstadt" w:eastAsia="Bierstadt" w:cs="Bierstadt"/>
        </w:rPr>
        <w:t xml:space="preserve"> </w:t>
      </w:r>
      <w:r w:rsidRPr="095A4EA1" w:rsidR="00FB23B4">
        <w:rPr>
          <w:rFonts w:ascii="Bierstadt" w:hAnsi="Bierstadt" w:eastAsia="Bierstadt" w:cs="Bierstadt"/>
        </w:rPr>
        <w:t xml:space="preserve">In June 2024, the U.S. </w:t>
      </w:r>
      <w:r w:rsidRPr="095A4EA1" w:rsidR="00346CF1">
        <w:rPr>
          <w:rFonts w:ascii="Bierstadt" w:hAnsi="Bierstadt" w:eastAsia="Bierstadt" w:cs="Bierstadt"/>
        </w:rPr>
        <w:t xml:space="preserve">National Academies of Science, Engineering and Medicine </w:t>
      </w:r>
      <w:r w:rsidRPr="095A4EA1" w:rsidR="00FB23B4">
        <w:rPr>
          <w:rFonts w:ascii="Bierstadt" w:hAnsi="Bierstadt" w:eastAsia="Bierstadt" w:cs="Bierstadt"/>
        </w:rPr>
        <w:t>chose to use the term Long COVID in their definition of the condition to better reflect the lived experiences of the community.</w:t>
      </w:r>
      <w:r>
        <w:fldChar w:fldCharType="begin"/>
      </w:r>
      <w:r>
        <w:instrText xml:space="preserve"> ADDIN ZOTERO_ITEM CSL_CITATION {"citationID":"2CXZrvQ5","properties":{"formattedCitation":"\\super 4\\nosupersub{}","plainCitation":"4","noteIndex":0},"citationItems":[{"id":656,"uris":["http://zotero.org/users/local/g5Dwj66Q/items/SAKKIDPH"],"itemData":{"id":656,"type":"book","event-place":"Washington, D.C.","number-of-pages":"186","publisher":"The National Academies Press","publisher-place":"Washington, D.C.","title":"A Long COVID Definition: A Chronic, Systemic Disease State with Profound Consequences","URL":"https://doi.org/10.17226/27768","author":[{"family":"National Academies of Sciences, Engineering, and Medicine","given":""}],"issued":{"date-parts":[["2024"]]}}}],"schema":"https://github.com/citation-style-language/schema/raw/master/csl-citation.json"} </w:instrText>
      </w:r>
      <w:r>
        <w:fldChar w:fldCharType="separate"/>
      </w:r>
      <w:r w:rsidRPr="095A4EA1" w:rsidR="00FB23B4">
        <w:rPr>
          <w:rFonts w:ascii="Bierstadt" w:hAnsi="Bierstadt" w:eastAsia="Bierstadt" w:cs="Bierstadt"/>
          <w:vertAlign w:val="superscript"/>
        </w:rPr>
        <w:t>4</w:t>
      </w:r>
      <w:r>
        <w:fldChar w:fldCharType="end"/>
      </w:r>
      <w:r w:rsidRPr="095A4EA1" w:rsidR="00FB23B4">
        <w:rPr>
          <w:rFonts w:ascii="Bierstadt" w:hAnsi="Bierstadt" w:eastAsia="Bierstadt" w:cs="Bierstadt"/>
        </w:rPr>
        <w:t xml:space="preserve"> We </w:t>
      </w:r>
      <w:r w:rsidRPr="095A4EA1" w:rsidR="00F60B79">
        <w:rPr>
          <w:rFonts w:ascii="Bierstadt" w:hAnsi="Bierstadt" w:eastAsia="Bierstadt" w:cs="Bierstadt"/>
        </w:rPr>
        <w:t>welcome this and encourage others to do so.</w:t>
      </w:r>
    </w:p>
    <w:p w:rsidR="00796694" w:rsidP="095A4EA1" w:rsidRDefault="00796694" w14:paraId="075E144F" w14:textId="77777777">
      <w:pPr>
        <w:spacing w:line="360" w:lineRule="auto"/>
        <w:jc w:val="left"/>
        <w:rPr>
          <w:rFonts w:ascii="Bierstadt" w:hAnsi="Bierstadt" w:eastAsia="Bierstadt" w:cs="Bierstadt"/>
          <w:lang w:val="en-IE"/>
        </w:rPr>
      </w:pPr>
    </w:p>
    <w:p w:rsidR="003C1BE1" w:rsidP="095A4EA1" w:rsidRDefault="003C1BE1" w14:paraId="4F2F690F" w14:textId="114BF28B">
      <w:pPr>
        <w:spacing w:line="360" w:lineRule="auto"/>
        <w:jc w:val="left"/>
        <w:rPr>
          <w:rFonts w:ascii="Bierstadt" w:hAnsi="Bierstadt" w:eastAsia="Bierstadt" w:cs="Bierstadt"/>
          <w:lang w:val="en-IE"/>
        </w:rPr>
      </w:pPr>
      <w:r w:rsidRPr="095A4EA1" w:rsidR="003C1BE1">
        <w:rPr>
          <w:rFonts w:ascii="Bierstadt" w:hAnsi="Bierstadt" w:eastAsia="Bierstadt" w:cs="Bierstadt"/>
          <w:lang w:val="en-IE"/>
        </w:rPr>
        <w:t xml:space="preserve">Many of the most prevalent symptoms uncovered </w:t>
      </w:r>
      <w:r w:rsidRPr="095A4EA1" w:rsidR="008B7783">
        <w:rPr>
          <w:rFonts w:ascii="Bierstadt" w:hAnsi="Bierstadt" w:eastAsia="Bierstadt" w:cs="Bierstadt"/>
          <w:lang w:val="en-IE"/>
        </w:rPr>
        <w:t>by the NHS CHECK team</w:t>
      </w:r>
      <w:r w:rsidRPr="095A4EA1" w:rsidR="003C1BE1">
        <w:rPr>
          <w:rFonts w:ascii="Bierstadt" w:hAnsi="Bierstadt" w:eastAsia="Bierstadt" w:cs="Bierstadt"/>
          <w:lang w:val="en-IE"/>
        </w:rPr>
        <w:t xml:space="preserve"> resonated with us, and we experienced many of </w:t>
      </w:r>
      <w:r w:rsidRPr="095A4EA1" w:rsidR="00F81386">
        <w:rPr>
          <w:rFonts w:ascii="Bierstadt" w:hAnsi="Bierstadt" w:eastAsia="Bierstadt" w:cs="Bierstadt"/>
          <w:lang w:val="en-IE"/>
        </w:rPr>
        <w:t>those</w:t>
      </w:r>
      <w:r w:rsidRPr="095A4EA1" w:rsidR="003C1BE1">
        <w:rPr>
          <w:rFonts w:ascii="Bierstadt" w:hAnsi="Bierstadt" w:eastAsia="Bierstadt" w:cs="Bierstadt"/>
          <w:lang w:val="en-IE"/>
        </w:rPr>
        <w:t xml:space="preserve"> listed in Table 3</w:t>
      </w:r>
      <w:r w:rsidRPr="095A4EA1" w:rsidR="00C65DE9">
        <w:rPr>
          <w:rFonts w:ascii="Bierstadt" w:hAnsi="Bierstadt" w:eastAsia="Bierstadt" w:cs="Bierstadt"/>
          <w:lang w:val="en-IE"/>
        </w:rPr>
        <w:t>.</w:t>
      </w:r>
      <w:r w:rsidRPr="095A4EA1">
        <w:rPr>
          <w:lang w:val="en-IE"/>
        </w:rPr>
        <w:fldChar w:fldCharType="begin"/>
      </w:r>
      <w:r w:rsidRPr="095A4EA1">
        <w:rPr>
          <w:lang w:val="en-IE"/>
        </w:rPr>
        <w:instrText xml:space="preserve"> ADDIN ZOTERO_ITEM CSL_CITATION {"citationID":"dKQe6mEf","properties":{"formattedCitation":"\\super 3\\nosupersub{}","plainCitation":"3","noteIndex":0},"citationItems":[{"id":529,"uris":["http://zotero.org/users/local/g5Dwj66Q/items/9FM6C3KK"],"itemData":{"id":529,"type":"article-journal","container-title":"Occupational and Environmental Medicine","DOI":"10.1136/oemed-2024-109621","issue":"9","page":"471-479","title":"Post Covid-19 Syndrome among 5,248 healthcare workers in England: Longitudinal findings from NHS CHECK.","volume":"81","author":[{"family":"Dempsey","given":"Brendan"},{"family":"Blake","given":"Helen A"},{"family":"Madan","given":"Ira"},{"family":"Stevelink","given":"Sharon A M"},{"family":"Greenberg","given":"Neil"},{"family":"Raine","given":"Rosalind"},{"family":"Rafferty","given":"Anne Marie"},{"family":"Bhundia","given":"Rupa"},{"family":"Wessely","given":"Simon"},{"family":"Lamb","given":"Danielle"}],"issued":{"date-parts":[["2024"]]}}}],"schema":"https://github.com/citation-style-language/schema/raw/master/csl-citation.json"} </w:instrText>
      </w:r>
      <w:r w:rsidRPr="095A4EA1">
        <w:rPr>
          <w:lang w:val="en-IE"/>
        </w:rPr>
        <w:fldChar w:fldCharType="separate"/>
      </w:r>
      <w:r w:rsidRPr="095A4EA1" w:rsidR="004B4E36">
        <w:rPr>
          <w:rFonts w:ascii="Bierstadt" w:hAnsi="Bierstadt" w:eastAsia="Bierstadt" w:cs="Bierstadt"/>
          <w:vertAlign w:val="superscript"/>
        </w:rPr>
        <w:t>3</w:t>
      </w:r>
      <w:r w:rsidRPr="095A4EA1">
        <w:rPr>
          <w:lang w:val="en-IE"/>
        </w:rPr>
        <w:fldChar w:fldCharType="end"/>
      </w:r>
      <w:r w:rsidRPr="095A4EA1" w:rsidR="003C1BE1">
        <w:rPr>
          <w:rFonts w:ascii="Bierstadt" w:hAnsi="Bierstadt" w:eastAsia="Bierstadt" w:cs="Bierstadt"/>
          <w:lang w:val="en-IE"/>
        </w:rPr>
        <w:t xml:space="preserve"> Between us, we found that breathlessness, fatigue, cognitive dysfunction, significant heart rate fluctuations, chest pain, </w:t>
      </w:r>
      <w:r w:rsidRPr="095A4EA1" w:rsidR="003C1BE1">
        <w:rPr>
          <w:rFonts w:ascii="Bierstadt" w:hAnsi="Bierstadt" w:eastAsia="Bierstadt" w:cs="Bierstadt"/>
          <w:lang w:val="en-IE"/>
        </w:rPr>
        <w:t xml:space="preserve">joint pain, </w:t>
      </w:r>
      <w:r w:rsidRPr="095A4EA1" w:rsidR="003C1BE1">
        <w:rPr>
          <w:rFonts w:ascii="Bierstadt" w:hAnsi="Bierstadt" w:eastAsia="Bierstadt" w:cs="Bierstadt"/>
          <w:lang w:val="en-IE"/>
        </w:rPr>
        <w:t>headaches and migraines, insomnia and hypersomnia,</w:t>
      </w:r>
      <w:r w:rsidRPr="095A4EA1" w:rsidR="00BB389A">
        <w:rPr>
          <w:rFonts w:ascii="Bierstadt" w:hAnsi="Bierstadt" w:eastAsia="Bierstadt" w:cs="Bierstadt"/>
          <w:lang w:val="en-IE"/>
        </w:rPr>
        <w:t xml:space="preserve"> </w:t>
      </w:r>
      <w:r w:rsidRPr="095A4EA1" w:rsidR="003C1BE1">
        <w:rPr>
          <w:rFonts w:ascii="Bierstadt" w:hAnsi="Bierstadt" w:eastAsia="Bierstadt" w:cs="Bierstadt"/>
          <w:lang w:val="en-IE"/>
        </w:rPr>
        <w:t>diarrhoea</w:t>
      </w:r>
      <w:r w:rsidRPr="095A4EA1" w:rsidR="003C1BE1">
        <w:rPr>
          <w:rFonts w:ascii="Bierstadt" w:hAnsi="Bierstadt" w:eastAsia="Bierstadt" w:cs="Bierstadt"/>
          <w:lang w:val="en-IE"/>
        </w:rPr>
        <w:t>,</w:t>
      </w:r>
      <w:r w:rsidRPr="095A4EA1" w:rsidR="003C1BE1">
        <w:rPr>
          <w:rFonts w:ascii="Bierstadt" w:hAnsi="Bierstadt" w:eastAsia="Bierstadt" w:cs="Bierstadt"/>
          <w:lang w:val="en-IE"/>
        </w:rPr>
        <w:t xml:space="preserve"> vomiting</w:t>
      </w:r>
      <w:r w:rsidRPr="095A4EA1" w:rsidR="00BB389A">
        <w:rPr>
          <w:rFonts w:ascii="Bierstadt" w:hAnsi="Bierstadt" w:eastAsia="Bierstadt" w:cs="Bierstadt"/>
          <w:lang w:val="en-IE"/>
        </w:rPr>
        <w:t>, and issues with swallowing</w:t>
      </w:r>
      <w:r w:rsidRPr="095A4EA1" w:rsidR="003C1BE1">
        <w:rPr>
          <w:rFonts w:ascii="Bierstadt" w:hAnsi="Bierstadt" w:eastAsia="Bierstadt" w:cs="Bierstadt"/>
          <w:lang w:val="en-IE"/>
        </w:rPr>
        <w:t xml:space="preserve"> have been the most impactful on our </w:t>
      </w:r>
      <w:r w:rsidRPr="095A4EA1" w:rsidR="005D1226">
        <w:rPr>
          <w:rFonts w:ascii="Bierstadt" w:hAnsi="Bierstadt" w:eastAsia="Bierstadt" w:cs="Bierstadt"/>
          <w:lang w:val="en-IE"/>
        </w:rPr>
        <w:t xml:space="preserve">everyday lives. </w:t>
      </w:r>
      <w:r w:rsidRPr="095A4EA1" w:rsidR="005D1226">
        <w:rPr>
          <w:rFonts w:ascii="Bierstadt" w:hAnsi="Bierstadt" w:eastAsia="Bierstadt" w:cs="Bierstadt"/>
          <w:lang w:val="en-IE"/>
        </w:rPr>
        <w:t>This demonstrates the multitude of impactful symptoms that many with Long COVID experience</w:t>
      </w:r>
      <w:r w:rsidRPr="095A4EA1" w:rsidR="00BB389A">
        <w:rPr>
          <w:rFonts w:ascii="Bierstadt" w:hAnsi="Bierstadt" w:eastAsia="Bierstadt" w:cs="Bierstadt"/>
          <w:lang w:val="en-IE"/>
        </w:rPr>
        <w:t>,</w:t>
      </w:r>
      <w:r w:rsidRPr="095A4EA1" w:rsidR="005D1226">
        <w:rPr>
          <w:rFonts w:ascii="Bierstadt" w:hAnsi="Bierstadt" w:eastAsia="Bierstadt" w:cs="Bierstadt"/>
          <w:lang w:val="en-IE"/>
        </w:rPr>
        <w:t xml:space="preserve"> which makes this a difficult condition to manage. </w:t>
      </w:r>
      <w:bookmarkStart w:name="_Hlk193879511" w:id="0"/>
      <w:r w:rsidRPr="095A4EA1" w:rsidR="00E876A9">
        <w:rPr>
          <w:rFonts w:ascii="Bierstadt" w:hAnsi="Bierstadt" w:eastAsia="Bierstadt" w:cs="Bierstadt"/>
          <w:lang w:val="en-IE"/>
        </w:rPr>
        <w:t>Long COVID has</w:t>
      </w:r>
      <w:r w:rsidRPr="095A4EA1" w:rsidR="003C1BE1">
        <w:rPr>
          <w:rFonts w:ascii="Bierstadt" w:hAnsi="Bierstadt" w:eastAsia="Bierstadt" w:cs="Bierstadt"/>
          <w:lang w:val="en-IE"/>
        </w:rPr>
        <w:t xml:space="preserve"> severely impacted our ability to socialise, manage childcare and other caring responsibilities, an</w:t>
      </w:r>
      <w:r w:rsidRPr="095A4EA1" w:rsidR="003C1BE1">
        <w:rPr>
          <w:rFonts w:ascii="Bierstadt" w:hAnsi="Bierstadt" w:eastAsia="Bierstadt" w:cs="Bierstadt"/>
          <w:lang w:val="en-IE"/>
        </w:rPr>
        <w:t xml:space="preserve">d </w:t>
      </w:r>
      <w:r w:rsidRPr="095A4EA1" w:rsidR="003C1BE1">
        <w:rPr>
          <w:rFonts w:ascii="Bierstadt" w:hAnsi="Bierstadt" w:eastAsia="Bierstadt" w:cs="Bierstadt"/>
          <w:lang w:val="en-IE"/>
        </w:rPr>
        <w:t>feel safe when we leave the house</w:t>
      </w:r>
      <w:bookmarkEnd w:id="0"/>
      <w:r w:rsidRPr="095A4EA1" w:rsidR="003C1BE1">
        <w:rPr>
          <w:rFonts w:ascii="Bierstadt" w:hAnsi="Bierstadt" w:eastAsia="Bierstadt" w:cs="Bierstadt"/>
          <w:lang w:val="en-IE"/>
        </w:rPr>
        <w:t xml:space="preserve">. </w:t>
      </w:r>
      <w:r w:rsidRPr="095A4EA1" w:rsidR="00C44779">
        <w:rPr>
          <w:rFonts w:ascii="Bierstadt" w:hAnsi="Bierstadt" w:eastAsia="Bierstadt" w:cs="Bierstadt"/>
          <w:lang w:val="en-IE"/>
        </w:rPr>
        <w:t>T</w:t>
      </w:r>
      <w:r w:rsidRPr="095A4EA1" w:rsidR="003C1BE1">
        <w:rPr>
          <w:rFonts w:ascii="Bierstadt" w:hAnsi="Bierstadt" w:eastAsia="Bierstadt" w:cs="Bierstadt"/>
          <w:lang w:val="en-IE"/>
        </w:rPr>
        <w:t>h</w:t>
      </w:r>
      <w:r w:rsidRPr="095A4EA1" w:rsidR="00C44779">
        <w:rPr>
          <w:rFonts w:ascii="Bierstadt" w:hAnsi="Bierstadt" w:eastAsia="Bierstadt" w:cs="Bierstadt"/>
          <w:lang w:val="en-IE"/>
        </w:rPr>
        <w:t>is condition has</w:t>
      </w:r>
      <w:r w:rsidRPr="095A4EA1" w:rsidR="003C1BE1">
        <w:rPr>
          <w:rFonts w:ascii="Bierstadt" w:hAnsi="Bierstadt" w:eastAsia="Bierstadt" w:cs="Bierstadt"/>
          <w:lang w:val="en-IE"/>
        </w:rPr>
        <w:t xml:space="preserve"> also severely impacted our ability to work</w:t>
      </w:r>
      <w:r w:rsidRPr="095A4EA1" w:rsidR="00C44779">
        <w:rPr>
          <w:rFonts w:ascii="Bierstadt" w:hAnsi="Bierstadt" w:eastAsia="Bierstadt" w:cs="Bierstadt"/>
          <w:lang w:val="en-IE"/>
        </w:rPr>
        <w:t>, with b</w:t>
      </w:r>
      <w:r w:rsidRPr="095A4EA1" w:rsidR="003C1BE1">
        <w:rPr>
          <w:rFonts w:ascii="Bierstadt" w:hAnsi="Bierstadt" w:eastAsia="Bierstadt" w:cs="Bierstadt"/>
          <w:lang w:val="en-IE"/>
        </w:rPr>
        <w:t xml:space="preserve">reathlessness, fatigue, cognitive dysfunction, and heart rate fluctuations </w:t>
      </w:r>
      <w:r w:rsidRPr="095A4EA1" w:rsidR="00C44779">
        <w:rPr>
          <w:rFonts w:ascii="Bierstadt" w:hAnsi="Bierstadt" w:eastAsia="Bierstadt" w:cs="Bierstadt"/>
          <w:lang w:val="en-IE"/>
        </w:rPr>
        <w:t>being</w:t>
      </w:r>
      <w:r w:rsidRPr="095A4EA1" w:rsidR="003C1BE1">
        <w:rPr>
          <w:rFonts w:ascii="Bierstadt" w:hAnsi="Bierstadt" w:eastAsia="Bierstadt" w:cs="Bierstadt"/>
          <w:lang w:val="en-IE"/>
        </w:rPr>
        <w:t xml:space="preserve"> the most impactful when </w:t>
      </w:r>
      <w:r w:rsidRPr="095A4EA1" w:rsidR="00C44779">
        <w:rPr>
          <w:rFonts w:ascii="Bierstadt" w:hAnsi="Bierstadt" w:eastAsia="Bierstadt" w:cs="Bierstadt"/>
          <w:lang w:val="en-IE"/>
        </w:rPr>
        <w:t>we tried</w:t>
      </w:r>
      <w:r w:rsidRPr="095A4EA1" w:rsidR="003C1BE1">
        <w:rPr>
          <w:rFonts w:ascii="Bierstadt" w:hAnsi="Bierstadt" w:eastAsia="Bierstadt" w:cs="Bierstadt"/>
          <w:lang w:val="en-IE"/>
        </w:rPr>
        <w:t xml:space="preserve"> to return to work.</w:t>
      </w:r>
      <w:r w:rsidRPr="095A4EA1" w:rsidR="003C1BE1">
        <w:rPr>
          <w:rFonts w:ascii="Bierstadt" w:hAnsi="Bierstadt" w:eastAsia="Bierstadt" w:cs="Bierstadt"/>
          <w:lang w:val="en-IE"/>
        </w:rPr>
        <w:t xml:space="preserve"> </w:t>
      </w:r>
      <w:r w:rsidRPr="095A4EA1" w:rsidR="003C1BE1">
        <w:rPr>
          <w:rFonts w:ascii="Bierstadt" w:hAnsi="Bierstadt" w:eastAsia="Bierstadt" w:cs="Bierstadt"/>
          <w:lang w:val="en-IE"/>
        </w:rPr>
        <w:t>Difficulty with concentration impacts all other symptoms</w:t>
      </w:r>
      <w:r w:rsidRPr="095A4EA1" w:rsidR="003C1BE1">
        <w:rPr>
          <w:rFonts w:ascii="Bierstadt" w:hAnsi="Bierstadt" w:eastAsia="Bierstadt" w:cs="Bierstadt"/>
          <w:lang w:val="en-IE"/>
        </w:rPr>
        <w:t xml:space="preserve"> and Long COVID has also worsened other conditions that we have, such as asthma</w:t>
      </w:r>
      <w:r w:rsidRPr="095A4EA1" w:rsidR="003C1BE1">
        <w:rPr>
          <w:rFonts w:ascii="Bierstadt" w:hAnsi="Bierstadt" w:eastAsia="Bierstadt" w:cs="Bierstadt"/>
          <w:lang w:val="en-IE"/>
        </w:rPr>
        <w:t>.</w:t>
      </w:r>
    </w:p>
    <w:p w:rsidR="003C1BE1" w:rsidP="095A4EA1" w:rsidRDefault="003C1BE1" w14:paraId="2F61E191" w14:textId="77777777">
      <w:pPr>
        <w:spacing w:line="360" w:lineRule="auto"/>
        <w:jc w:val="left"/>
        <w:rPr>
          <w:rFonts w:ascii="Bierstadt" w:hAnsi="Bierstadt" w:eastAsia="Bierstadt" w:cs="Bierstadt"/>
          <w:lang w:val="en-IE"/>
        </w:rPr>
      </w:pPr>
    </w:p>
    <w:p w:rsidR="003C1BE1" w:rsidP="095A4EA1" w:rsidRDefault="003C1BE1" w14:paraId="3991B56F" w14:textId="3EF6F2FE">
      <w:pPr>
        <w:spacing w:line="360" w:lineRule="auto"/>
        <w:jc w:val="left"/>
        <w:rPr>
          <w:rFonts w:ascii="Bierstadt" w:hAnsi="Bierstadt" w:eastAsia="Bierstadt" w:cs="Bierstadt"/>
          <w:lang w:val="en-IE"/>
        </w:rPr>
      </w:pPr>
      <w:r w:rsidRPr="095A4EA1" w:rsidR="003C1BE1">
        <w:rPr>
          <w:rFonts w:ascii="Bierstadt" w:hAnsi="Bierstadt" w:eastAsia="Bierstadt" w:cs="Bierstadt"/>
          <w:lang w:val="en-IE"/>
        </w:rPr>
        <w:t>Between us, we had many of the risk factors for</w:t>
      </w:r>
      <w:r w:rsidRPr="095A4EA1" w:rsidR="00195360">
        <w:rPr>
          <w:rFonts w:ascii="Bierstadt" w:hAnsi="Bierstadt" w:eastAsia="Bierstadt" w:cs="Bierstadt"/>
          <w:lang w:val="en-IE"/>
        </w:rPr>
        <w:t xml:space="preserve"> both</w:t>
      </w:r>
      <w:r w:rsidRPr="095A4EA1" w:rsidR="003C1BE1">
        <w:rPr>
          <w:rFonts w:ascii="Bierstadt" w:hAnsi="Bierstadt" w:eastAsia="Bierstadt" w:cs="Bierstadt"/>
          <w:lang w:val="en-IE"/>
        </w:rPr>
        <w:t xml:space="preserve"> Long COVID </w:t>
      </w:r>
      <w:r w:rsidRPr="095A4EA1" w:rsidR="003C1BE1">
        <w:rPr>
          <w:rFonts w:ascii="Bierstadt" w:hAnsi="Bierstadt" w:eastAsia="Bierstadt" w:cs="Bierstadt"/>
          <w:lang w:val="en-IE"/>
        </w:rPr>
        <w:t xml:space="preserve">and </w:t>
      </w:r>
      <w:r w:rsidRPr="095A4EA1" w:rsidR="00195360">
        <w:rPr>
          <w:rFonts w:ascii="Bierstadt" w:hAnsi="Bierstadt" w:eastAsia="Bierstadt" w:cs="Bierstadt"/>
          <w:lang w:val="en-IE"/>
        </w:rPr>
        <w:t xml:space="preserve">Long COVID-related </w:t>
      </w:r>
      <w:r w:rsidRPr="095A4EA1" w:rsidR="003C1BE1">
        <w:rPr>
          <w:rFonts w:ascii="Bierstadt" w:hAnsi="Bierstadt" w:eastAsia="Bierstadt" w:cs="Bierstadt"/>
          <w:lang w:val="en-IE"/>
        </w:rPr>
        <w:t xml:space="preserve">sickness absence </w:t>
      </w:r>
      <w:r w:rsidRPr="095A4EA1" w:rsidR="00195360">
        <w:rPr>
          <w:rFonts w:ascii="Bierstadt" w:hAnsi="Bierstadt" w:eastAsia="Bierstadt" w:cs="Bierstadt"/>
          <w:lang w:val="en-IE"/>
        </w:rPr>
        <w:t xml:space="preserve">that were </w:t>
      </w:r>
      <w:r w:rsidRPr="095A4EA1" w:rsidR="003C1BE1">
        <w:rPr>
          <w:rFonts w:ascii="Bierstadt" w:hAnsi="Bierstadt" w:eastAsia="Bierstadt" w:cs="Bierstadt"/>
          <w:lang w:val="en-IE"/>
        </w:rPr>
        <w:t>identified in the paper</w:t>
      </w:r>
      <w:r w:rsidRPr="095A4EA1" w:rsidR="00195360">
        <w:rPr>
          <w:rFonts w:ascii="Bierstadt" w:hAnsi="Bierstadt" w:eastAsia="Bierstadt" w:cs="Bierstadt"/>
          <w:lang w:val="en-IE"/>
        </w:rPr>
        <w:t>s</w:t>
      </w:r>
      <w:r w:rsidRPr="095A4EA1" w:rsidR="003C1BE1">
        <w:rPr>
          <w:rFonts w:ascii="Bierstadt" w:hAnsi="Bierstadt" w:eastAsia="Bierstadt" w:cs="Bierstadt"/>
          <w:lang w:val="en-IE"/>
        </w:rPr>
        <w:t xml:space="preserve">. These are difficult to read as </w:t>
      </w:r>
      <w:r w:rsidRPr="095A4EA1" w:rsidR="003C1BE1">
        <w:rPr>
          <w:rFonts w:ascii="Bierstadt" w:hAnsi="Bierstadt" w:eastAsia="Bierstadt" w:cs="Bierstadt"/>
          <w:lang w:val="en-IE"/>
        </w:rPr>
        <w:t xml:space="preserve">individuals </w:t>
      </w:r>
      <w:r w:rsidRPr="095A4EA1" w:rsidR="003C1BE1">
        <w:rPr>
          <w:rFonts w:ascii="Bierstadt" w:hAnsi="Bierstadt" w:eastAsia="Bierstadt" w:cs="Bierstadt"/>
          <w:lang w:val="en-IE"/>
        </w:rPr>
        <w:t>with Long COVID</w:t>
      </w:r>
      <w:r w:rsidRPr="095A4EA1" w:rsidR="004906C6">
        <w:rPr>
          <w:rFonts w:ascii="Bierstadt" w:hAnsi="Bierstadt" w:eastAsia="Bierstadt" w:cs="Bierstadt"/>
          <w:lang w:val="en-IE"/>
        </w:rPr>
        <w:t>,</w:t>
      </w:r>
      <w:r w:rsidRPr="095A4EA1" w:rsidR="003C1BE1">
        <w:rPr>
          <w:rFonts w:ascii="Bierstadt" w:hAnsi="Bierstadt" w:eastAsia="Bierstadt" w:cs="Bierstadt"/>
          <w:lang w:val="en-IE"/>
        </w:rPr>
        <w:t xml:space="preserve"> because they </w:t>
      </w:r>
      <w:r w:rsidRPr="095A4EA1" w:rsidR="003C1BE1">
        <w:rPr>
          <w:rFonts w:ascii="Bierstadt" w:hAnsi="Bierstadt" w:eastAsia="Bierstadt" w:cs="Bierstadt"/>
          <w:lang w:val="en-IE"/>
        </w:rPr>
        <w:t>are not</w:t>
      </w:r>
      <w:r w:rsidRPr="095A4EA1" w:rsidR="003C1BE1">
        <w:rPr>
          <w:rFonts w:ascii="Bierstadt" w:hAnsi="Bierstadt" w:eastAsia="Bierstadt" w:cs="Bierstadt"/>
          <w:lang w:val="en-IE"/>
        </w:rPr>
        <w:t xml:space="preserve"> things that we can necessarily change to reduce our risk. </w:t>
      </w:r>
    </w:p>
    <w:p w:rsidR="003C1BE1" w:rsidP="095A4EA1" w:rsidRDefault="003C1BE1" w14:paraId="25EA2603" w14:textId="77777777">
      <w:pPr>
        <w:spacing w:line="360" w:lineRule="auto"/>
        <w:jc w:val="left"/>
        <w:rPr>
          <w:rFonts w:ascii="Bierstadt" w:hAnsi="Bierstadt" w:eastAsia="Bierstadt" w:cs="Bierstadt"/>
          <w:lang w:val="en-IE"/>
        </w:rPr>
      </w:pPr>
    </w:p>
    <w:p w:rsidR="003C1BE1" w:rsidP="095A4EA1" w:rsidRDefault="00195360" w14:paraId="22C10DE5" w14:textId="68853C7B">
      <w:pPr>
        <w:spacing w:line="360" w:lineRule="auto"/>
        <w:jc w:val="left"/>
        <w:rPr>
          <w:rFonts w:ascii="Bierstadt" w:hAnsi="Bierstadt" w:eastAsia="Bierstadt" w:cs="Bierstadt"/>
          <w:lang w:val="en-IE"/>
        </w:rPr>
      </w:pPr>
      <w:r w:rsidRPr="095A4EA1" w:rsidR="00195360">
        <w:rPr>
          <w:rFonts w:ascii="Bierstadt" w:hAnsi="Bierstadt" w:eastAsia="Bierstadt" w:cs="Bierstadt"/>
          <w:lang w:val="en-IE"/>
        </w:rPr>
        <w:t xml:space="preserve">The team </w:t>
      </w:r>
      <w:r w:rsidRPr="095A4EA1" w:rsidR="00195360">
        <w:rPr>
          <w:rFonts w:ascii="Bierstadt" w:hAnsi="Bierstadt" w:eastAsia="Bierstadt" w:cs="Bierstadt"/>
          <w:lang w:val="en-IE"/>
        </w:rPr>
        <w:t>f</w:t>
      </w:r>
      <w:r w:rsidRPr="095A4EA1" w:rsidR="00195360">
        <w:rPr>
          <w:rFonts w:ascii="Bierstadt" w:hAnsi="Bierstadt" w:eastAsia="Bierstadt" w:cs="Bierstadt"/>
          <w:lang w:val="en-IE"/>
        </w:rPr>
        <w:t xml:space="preserve">ound that having symptoms of mental health disorders (such as depression, anxiety, or PTSD) in the first year of the pandemic was a risk factor for developing Long COVID at follow-up. This is totally new information </w:t>
      </w:r>
      <w:r w:rsidRPr="095A4EA1" w:rsidR="003C1BE1">
        <w:rPr>
          <w:rFonts w:ascii="Bierstadt" w:hAnsi="Bierstadt" w:eastAsia="Bierstadt" w:cs="Bierstadt"/>
          <w:lang w:val="en-IE"/>
        </w:rPr>
        <w:t>to us</w:t>
      </w:r>
      <w:r w:rsidRPr="095A4EA1" w:rsidR="003C1BE1">
        <w:rPr>
          <w:rFonts w:ascii="Bierstadt" w:hAnsi="Bierstadt" w:eastAsia="Bierstadt" w:cs="Bierstadt"/>
          <w:lang w:val="en-IE"/>
        </w:rPr>
        <w:t>,</w:t>
      </w:r>
      <w:r w:rsidRPr="095A4EA1" w:rsidR="003C1BE1">
        <w:rPr>
          <w:rFonts w:ascii="Bierstadt" w:hAnsi="Bierstadt" w:eastAsia="Bierstadt" w:cs="Bierstadt"/>
          <w:lang w:val="en-IE"/>
        </w:rPr>
        <w:t xml:space="preserve"> and we are not sure how we feel about it. </w:t>
      </w:r>
      <w:r w:rsidRPr="095A4EA1" w:rsidR="00462189">
        <w:rPr>
          <w:rFonts w:ascii="Bierstadt" w:hAnsi="Bierstadt" w:eastAsia="Bierstadt" w:cs="Bierstadt"/>
          <w:lang w:val="en-IE"/>
        </w:rPr>
        <w:t>Perhaps a</w:t>
      </w:r>
      <w:r w:rsidRPr="095A4EA1" w:rsidR="003C1BE1">
        <w:rPr>
          <w:rFonts w:ascii="Bierstadt" w:hAnsi="Bierstadt" w:eastAsia="Bierstadt" w:cs="Bierstadt"/>
          <w:lang w:val="en-IE"/>
        </w:rPr>
        <w:t xml:space="preserve"> little ashamed and a little guilty</w:t>
      </w:r>
      <w:r w:rsidRPr="095A4EA1" w:rsidR="00195360">
        <w:rPr>
          <w:rFonts w:ascii="Bierstadt" w:hAnsi="Bierstadt" w:eastAsia="Bierstadt" w:cs="Bierstadt"/>
          <w:lang w:val="en-IE"/>
        </w:rPr>
        <w:t>.</w:t>
      </w:r>
      <w:r w:rsidRPr="095A4EA1" w:rsidR="003C1BE1">
        <w:rPr>
          <w:rFonts w:ascii="Bierstadt" w:hAnsi="Bierstadt" w:eastAsia="Bierstadt" w:cs="Bierstadt"/>
          <w:lang w:val="en-IE"/>
        </w:rPr>
        <w:t xml:space="preserve"> It is difficult to unpick this finding as many NHS staff had mental health concerns, particularly at the beginning of the pandemic when the risk factor data were collected. </w:t>
      </w:r>
      <w:r w:rsidRPr="095A4EA1" w:rsidR="00056CEF">
        <w:rPr>
          <w:rFonts w:ascii="Bierstadt" w:hAnsi="Bierstadt" w:eastAsia="Bierstadt" w:cs="Bierstadt"/>
          <w:lang w:val="en-IE"/>
        </w:rPr>
        <w:t>M</w:t>
      </w:r>
      <w:r w:rsidRPr="095A4EA1" w:rsidR="00195360">
        <w:rPr>
          <w:rFonts w:ascii="Bierstadt" w:hAnsi="Bierstadt" w:eastAsia="Bierstadt" w:cs="Bierstadt"/>
          <w:lang w:val="en-IE"/>
        </w:rPr>
        <w:t>any of us are</w:t>
      </w:r>
      <w:r w:rsidRPr="095A4EA1" w:rsidR="00056CEF">
        <w:rPr>
          <w:rFonts w:ascii="Bierstadt" w:hAnsi="Bierstadt" w:eastAsia="Bierstadt" w:cs="Bierstadt"/>
          <w:lang w:val="en-IE"/>
        </w:rPr>
        <w:t xml:space="preserve"> also</w:t>
      </w:r>
      <w:r w:rsidRPr="095A4EA1" w:rsidR="00195360">
        <w:rPr>
          <w:rFonts w:ascii="Bierstadt" w:hAnsi="Bierstadt" w:eastAsia="Bierstadt" w:cs="Bierstadt"/>
          <w:lang w:val="en-IE"/>
        </w:rPr>
        <w:t xml:space="preserve"> members of Long COVID groups and this</w:t>
      </w:r>
      <w:r w:rsidRPr="095A4EA1" w:rsidR="00195360">
        <w:rPr>
          <w:rFonts w:ascii="Bierstadt" w:hAnsi="Bierstadt" w:eastAsia="Bierstadt" w:cs="Bierstadt"/>
          <w:lang w:val="en-IE"/>
        </w:rPr>
        <w:t xml:space="preserve"> </w:t>
      </w:r>
      <w:r w:rsidRPr="095A4EA1" w:rsidR="00195360">
        <w:rPr>
          <w:rFonts w:ascii="Bierstadt" w:hAnsi="Bierstadt" w:eastAsia="Bierstadt" w:cs="Bierstadt"/>
          <w:lang w:val="en-IE"/>
        </w:rPr>
        <w:t xml:space="preserve">finding </w:t>
      </w:r>
      <w:r w:rsidRPr="095A4EA1" w:rsidR="00195360">
        <w:rPr>
          <w:rFonts w:ascii="Bierstadt" w:hAnsi="Bierstadt" w:eastAsia="Bierstadt" w:cs="Bierstadt"/>
          <w:lang w:val="en-IE"/>
        </w:rPr>
        <w:t xml:space="preserve">doesn't match </w:t>
      </w:r>
      <w:r w:rsidRPr="095A4EA1" w:rsidR="00056CEF">
        <w:rPr>
          <w:rFonts w:ascii="Bierstadt" w:hAnsi="Bierstadt" w:eastAsia="Bierstadt" w:cs="Bierstadt"/>
          <w:lang w:val="en-IE"/>
        </w:rPr>
        <w:t xml:space="preserve">with </w:t>
      </w:r>
      <w:r w:rsidRPr="095A4EA1" w:rsidR="00195360">
        <w:rPr>
          <w:rFonts w:ascii="Bierstadt" w:hAnsi="Bierstadt" w:eastAsia="Bierstadt" w:cs="Bierstadt"/>
          <w:lang w:val="en-IE"/>
        </w:rPr>
        <w:t>our</w:t>
      </w:r>
      <w:r w:rsidRPr="095A4EA1" w:rsidR="00195360">
        <w:rPr>
          <w:rFonts w:ascii="Bierstadt" w:hAnsi="Bierstadt" w:eastAsia="Bierstadt" w:cs="Bierstadt"/>
          <w:lang w:val="en-IE"/>
        </w:rPr>
        <w:t xml:space="preserve"> experience</w:t>
      </w:r>
      <w:r w:rsidRPr="095A4EA1" w:rsidR="00195360">
        <w:rPr>
          <w:rFonts w:ascii="Bierstadt" w:hAnsi="Bierstadt" w:eastAsia="Bierstadt" w:cs="Bierstadt"/>
          <w:lang w:val="en-IE"/>
        </w:rPr>
        <w:t>s</w:t>
      </w:r>
      <w:r w:rsidRPr="095A4EA1" w:rsidR="00195360">
        <w:rPr>
          <w:rFonts w:ascii="Bierstadt" w:hAnsi="Bierstadt" w:eastAsia="Bierstadt" w:cs="Bierstadt"/>
          <w:lang w:val="en-IE"/>
        </w:rPr>
        <w:t xml:space="preserve"> </w:t>
      </w:r>
      <w:r w:rsidRPr="095A4EA1" w:rsidR="00462189">
        <w:rPr>
          <w:rFonts w:ascii="Bierstadt" w:hAnsi="Bierstadt" w:eastAsia="Bierstadt" w:cs="Bierstadt"/>
          <w:lang w:val="en-IE"/>
        </w:rPr>
        <w:t xml:space="preserve">in these groups </w:t>
      </w:r>
      <w:r w:rsidRPr="095A4EA1" w:rsidR="00195360">
        <w:rPr>
          <w:rFonts w:ascii="Bierstadt" w:hAnsi="Bierstadt" w:eastAsia="Bierstadt" w:cs="Bierstadt"/>
          <w:lang w:val="en-IE"/>
        </w:rPr>
        <w:t>–</w:t>
      </w:r>
      <w:r w:rsidRPr="095A4EA1" w:rsidR="00195360">
        <w:rPr>
          <w:rFonts w:ascii="Bierstadt" w:hAnsi="Bierstadt" w:eastAsia="Bierstadt" w:cs="Bierstadt"/>
          <w:lang w:val="en-IE"/>
        </w:rPr>
        <w:t xml:space="preserve"> </w:t>
      </w:r>
      <w:r w:rsidRPr="095A4EA1" w:rsidR="00195360">
        <w:rPr>
          <w:rFonts w:ascii="Bierstadt" w:hAnsi="Bierstadt" w:eastAsia="Bierstadt" w:cs="Bierstadt"/>
          <w:lang w:val="en-IE"/>
        </w:rPr>
        <w:t xml:space="preserve">so many people </w:t>
      </w:r>
      <w:r w:rsidRPr="095A4EA1" w:rsidR="00056CEF">
        <w:rPr>
          <w:rFonts w:ascii="Bierstadt" w:hAnsi="Bierstadt" w:eastAsia="Bierstadt" w:cs="Bierstadt"/>
          <w:lang w:val="en-IE"/>
        </w:rPr>
        <w:t xml:space="preserve">we have talked to </w:t>
      </w:r>
      <w:r w:rsidRPr="095A4EA1" w:rsidR="00195360">
        <w:rPr>
          <w:rFonts w:ascii="Bierstadt" w:hAnsi="Bierstadt" w:eastAsia="Bierstadt" w:cs="Bierstadt"/>
          <w:lang w:val="en-IE"/>
        </w:rPr>
        <w:t>develop</w:t>
      </w:r>
      <w:r w:rsidRPr="095A4EA1" w:rsidR="00195360">
        <w:rPr>
          <w:rFonts w:ascii="Bierstadt" w:hAnsi="Bierstadt" w:eastAsia="Bierstadt" w:cs="Bierstadt"/>
          <w:lang w:val="en-IE"/>
        </w:rPr>
        <w:t xml:space="preserve"> mental health difficulties as a consequence </w:t>
      </w:r>
      <w:r w:rsidRPr="095A4EA1" w:rsidR="00195360">
        <w:rPr>
          <w:rFonts w:ascii="Bierstadt" w:hAnsi="Bierstadt" w:eastAsia="Bierstadt" w:cs="Bierstadt"/>
          <w:lang w:val="en-IE"/>
        </w:rPr>
        <w:t>of Long COVID and the</w:t>
      </w:r>
      <w:r w:rsidRPr="095A4EA1" w:rsidR="00195360">
        <w:rPr>
          <w:rFonts w:ascii="Bierstadt" w:hAnsi="Bierstadt" w:eastAsia="Bierstadt" w:cs="Bierstadt"/>
          <w:lang w:val="en-IE"/>
        </w:rPr>
        <w:t xml:space="preserve"> majority </w:t>
      </w:r>
      <w:r w:rsidRPr="095A4EA1" w:rsidR="00195360">
        <w:rPr>
          <w:rFonts w:ascii="Bierstadt" w:hAnsi="Bierstadt" w:eastAsia="Bierstadt" w:cs="Bierstadt"/>
          <w:lang w:val="en-IE"/>
        </w:rPr>
        <w:t xml:space="preserve">of </w:t>
      </w:r>
      <w:r w:rsidRPr="095A4EA1" w:rsidR="00462189">
        <w:rPr>
          <w:rFonts w:ascii="Bierstadt" w:hAnsi="Bierstadt" w:eastAsia="Bierstadt" w:cs="Bierstadt"/>
          <w:lang w:val="en-IE"/>
        </w:rPr>
        <w:t>these people</w:t>
      </w:r>
      <w:r w:rsidRPr="095A4EA1" w:rsidR="00195360">
        <w:rPr>
          <w:rFonts w:ascii="Bierstadt" w:hAnsi="Bierstadt" w:eastAsia="Bierstadt" w:cs="Bierstadt"/>
          <w:lang w:val="en-IE"/>
        </w:rPr>
        <w:t xml:space="preserve"> said that they had no problems </w:t>
      </w:r>
      <w:r w:rsidRPr="095A4EA1" w:rsidR="00195360">
        <w:rPr>
          <w:rFonts w:ascii="Bierstadt" w:hAnsi="Bierstadt" w:eastAsia="Bierstadt" w:cs="Bierstadt"/>
          <w:lang w:val="en-IE"/>
        </w:rPr>
        <w:t>before</w:t>
      </w:r>
      <w:r w:rsidRPr="095A4EA1" w:rsidR="00195360">
        <w:rPr>
          <w:rFonts w:ascii="Bierstadt" w:hAnsi="Bierstadt" w:eastAsia="Bierstadt" w:cs="Bierstadt"/>
          <w:lang w:val="en-IE"/>
        </w:rPr>
        <w:t xml:space="preserve">. </w:t>
      </w:r>
      <w:r w:rsidRPr="095A4EA1" w:rsidR="003C1BE1">
        <w:rPr>
          <w:rFonts w:ascii="Bierstadt" w:hAnsi="Bierstadt" w:eastAsia="Bierstadt" w:cs="Bierstadt"/>
          <w:lang w:val="en-IE"/>
        </w:rPr>
        <w:t>We hope that people</w:t>
      </w:r>
      <w:r w:rsidRPr="095A4EA1" w:rsidR="003C1BE1">
        <w:rPr>
          <w:rFonts w:ascii="Bierstadt" w:hAnsi="Bierstadt" w:eastAsia="Bierstadt" w:cs="Bierstadt"/>
          <w:lang w:val="en-IE"/>
        </w:rPr>
        <w:t xml:space="preserve"> do not </w:t>
      </w:r>
      <w:r w:rsidRPr="095A4EA1" w:rsidR="00462189">
        <w:rPr>
          <w:rFonts w:ascii="Bierstadt" w:hAnsi="Bierstadt" w:eastAsia="Bierstadt" w:cs="Bierstadt"/>
          <w:lang w:val="en-IE"/>
        </w:rPr>
        <w:t>assume</w:t>
      </w:r>
      <w:r w:rsidRPr="095A4EA1" w:rsidR="003C1BE1">
        <w:rPr>
          <w:rFonts w:ascii="Bierstadt" w:hAnsi="Bierstadt" w:eastAsia="Bierstadt" w:cs="Bierstadt"/>
          <w:lang w:val="en-IE"/>
        </w:rPr>
        <w:t xml:space="preserve"> this finding </w:t>
      </w:r>
      <w:r w:rsidRPr="095A4EA1" w:rsidR="00462189">
        <w:rPr>
          <w:rFonts w:ascii="Bierstadt" w:hAnsi="Bierstadt" w:eastAsia="Bierstadt" w:cs="Bierstadt"/>
          <w:lang w:val="en-IE"/>
        </w:rPr>
        <w:t>is</w:t>
      </w:r>
      <w:r w:rsidRPr="095A4EA1" w:rsidR="003C1BE1">
        <w:rPr>
          <w:rFonts w:ascii="Bierstadt" w:hAnsi="Bierstadt" w:eastAsia="Bierstadt" w:cs="Bierstadt"/>
          <w:lang w:val="en-IE"/>
        </w:rPr>
        <w:t xml:space="preserve"> evidence that Long COVID is a </w:t>
      </w:r>
      <w:r w:rsidRPr="095A4EA1" w:rsidR="003C1BE1">
        <w:rPr>
          <w:rFonts w:ascii="Bierstadt" w:hAnsi="Bierstadt" w:eastAsia="Bierstadt" w:cs="Bierstadt"/>
          <w:lang w:val="en-IE"/>
        </w:rPr>
        <w:t>psychological condition. Poorer mental health may be a risk factor, but that does not mean it is the cause!</w:t>
      </w:r>
    </w:p>
    <w:p w:rsidR="00462189" w:rsidP="095A4EA1" w:rsidRDefault="00462189" w14:paraId="50E5E2E6" w14:textId="77777777">
      <w:pPr>
        <w:spacing w:line="360" w:lineRule="auto"/>
        <w:jc w:val="left"/>
        <w:rPr>
          <w:rFonts w:ascii="Bierstadt" w:hAnsi="Bierstadt" w:eastAsia="Bierstadt" w:cs="Bierstadt"/>
          <w:lang w:val="en-IE"/>
        </w:rPr>
      </w:pPr>
    </w:p>
    <w:p w:rsidR="003C1BE1" w:rsidP="095A4EA1" w:rsidRDefault="00125A09" w14:paraId="7A0A6EC3" w14:textId="1169FDCD">
      <w:pPr>
        <w:spacing w:line="360" w:lineRule="auto"/>
        <w:jc w:val="left"/>
        <w:rPr>
          <w:rFonts w:ascii="Bierstadt" w:hAnsi="Bierstadt" w:eastAsia="Bierstadt" w:cs="Bierstadt"/>
          <w:lang w:val="en-IE"/>
        </w:rPr>
      </w:pPr>
      <w:r w:rsidRPr="095A4EA1" w:rsidR="00125A09">
        <w:rPr>
          <w:rFonts w:ascii="Bierstadt" w:hAnsi="Bierstadt" w:eastAsia="Bierstadt" w:cs="Bierstadt"/>
          <w:lang w:val="en-IE"/>
        </w:rPr>
        <w:t>W</w:t>
      </w:r>
      <w:r w:rsidRPr="095A4EA1" w:rsidR="003C1BE1">
        <w:rPr>
          <w:rFonts w:ascii="Bierstadt" w:hAnsi="Bierstadt" w:eastAsia="Bierstadt" w:cs="Bierstadt"/>
          <w:lang w:val="en-IE"/>
        </w:rPr>
        <w:t>e</w:t>
      </w:r>
      <w:r w:rsidRPr="095A4EA1" w:rsidR="00125A09">
        <w:rPr>
          <w:rFonts w:ascii="Bierstadt" w:hAnsi="Bierstadt" w:eastAsia="Bierstadt" w:cs="Bierstadt"/>
          <w:lang w:val="en-IE"/>
        </w:rPr>
        <w:t xml:space="preserve"> also</w:t>
      </w:r>
      <w:r w:rsidRPr="095A4EA1" w:rsidR="003C1BE1">
        <w:rPr>
          <w:rFonts w:ascii="Bierstadt" w:hAnsi="Bierstadt" w:eastAsia="Bierstadt" w:cs="Bierstadt"/>
          <w:lang w:val="en-IE"/>
        </w:rPr>
        <w:t xml:space="preserve"> think there may be an inherent gender bias in the finding that female</w:t>
      </w:r>
      <w:r w:rsidRPr="095A4EA1" w:rsidR="00C42227">
        <w:rPr>
          <w:rFonts w:ascii="Bierstadt" w:hAnsi="Bierstadt" w:eastAsia="Bierstadt" w:cs="Bierstadt"/>
          <w:lang w:val="en-IE"/>
        </w:rPr>
        <w:t xml:space="preserve"> HCWs</w:t>
      </w:r>
      <w:r w:rsidRPr="095A4EA1" w:rsidR="003C1BE1">
        <w:rPr>
          <w:rFonts w:ascii="Bierstadt" w:hAnsi="Bierstadt" w:eastAsia="Bierstadt" w:cs="Bierstadt"/>
          <w:lang w:val="en-IE"/>
        </w:rPr>
        <w:t xml:space="preserve"> </w:t>
      </w:r>
      <w:r w:rsidRPr="095A4EA1" w:rsidR="00C42227">
        <w:rPr>
          <w:rFonts w:ascii="Bierstadt" w:hAnsi="Bierstadt" w:eastAsia="Bierstadt" w:cs="Bierstadt"/>
          <w:lang w:val="en-IE"/>
        </w:rPr>
        <w:t>we</w:t>
      </w:r>
      <w:r w:rsidRPr="095A4EA1" w:rsidR="003C1BE1">
        <w:rPr>
          <w:rFonts w:ascii="Bierstadt" w:hAnsi="Bierstadt" w:eastAsia="Bierstadt" w:cs="Bierstadt"/>
          <w:lang w:val="en-IE"/>
        </w:rPr>
        <w:t>re more likely to report Long COVID symptoms</w:t>
      </w:r>
      <w:r w:rsidRPr="095A4EA1" w:rsidR="001D2574">
        <w:rPr>
          <w:rFonts w:ascii="Bierstadt" w:hAnsi="Bierstadt" w:eastAsia="Bierstadt" w:cs="Bierstadt"/>
          <w:lang w:val="en-IE"/>
        </w:rPr>
        <w:t xml:space="preserve"> </w:t>
      </w:r>
      <w:r w:rsidRPr="095A4EA1" w:rsidR="00195360">
        <w:rPr>
          <w:rFonts w:ascii="Bierstadt" w:hAnsi="Bierstadt" w:eastAsia="Bierstadt" w:cs="Bierstadt"/>
          <w:lang w:val="en-IE"/>
        </w:rPr>
        <w:t>compared to</w:t>
      </w:r>
      <w:r w:rsidRPr="095A4EA1" w:rsidR="001D2574">
        <w:rPr>
          <w:rFonts w:ascii="Bierstadt" w:hAnsi="Bierstadt" w:eastAsia="Bierstadt" w:cs="Bierstadt"/>
          <w:lang w:val="en-IE"/>
        </w:rPr>
        <w:t xml:space="preserve"> </w:t>
      </w:r>
      <w:r w:rsidRPr="095A4EA1" w:rsidR="00C42227">
        <w:rPr>
          <w:rFonts w:ascii="Bierstadt" w:hAnsi="Bierstadt" w:eastAsia="Bierstadt" w:cs="Bierstadt"/>
          <w:lang w:val="en-IE"/>
        </w:rPr>
        <w:t>male HCW</w:t>
      </w:r>
      <w:r w:rsidRPr="095A4EA1" w:rsidR="00195360">
        <w:rPr>
          <w:rFonts w:ascii="Bierstadt" w:hAnsi="Bierstadt" w:eastAsia="Bierstadt" w:cs="Bierstadt"/>
          <w:lang w:val="en-IE"/>
        </w:rPr>
        <w:t xml:space="preserve">s, which we think </w:t>
      </w:r>
      <w:r w:rsidRPr="095A4EA1" w:rsidR="003C1BE1">
        <w:rPr>
          <w:rFonts w:ascii="Bierstadt" w:hAnsi="Bierstadt" w:eastAsia="Bierstadt" w:cs="Bierstadt"/>
          <w:lang w:val="en-IE"/>
        </w:rPr>
        <w:t>is heightened given</w:t>
      </w:r>
      <w:r w:rsidRPr="095A4EA1" w:rsidR="003C1BE1">
        <w:rPr>
          <w:rFonts w:ascii="Bierstadt" w:hAnsi="Bierstadt" w:eastAsia="Bierstadt" w:cs="Bierstadt"/>
          <w:lang w:val="en-IE"/>
        </w:rPr>
        <w:t xml:space="preserve"> the high number of females working in healthcare. The study also found that sex was not a risk factor for reporting a formal diagnosis of Long COVID, meaning that males might just be worse at reporting symptoms </w:t>
      </w:r>
      <w:r w:rsidRPr="095A4EA1" w:rsidR="00195360">
        <w:rPr>
          <w:rFonts w:ascii="Bierstadt" w:hAnsi="Bierstadt" w:eastAsia="Bierstadt" w:cs="Bierstadt"/>
          <w:lang w:val="en-IE"/>
        </w:rPr>
        <w:t xml:space="preserve">than </w:t>
      </w:r>
      <w:r w:rsidRPr="095A4EA1" w:rsidR="003C1BE1">
        <w:rPr>
          <w:rFonts w:ascii="Bierstadt" w:hAnsi="Bierstadt" w:eastAsia="Bierstadt" w:cs="Bierstadt"/>
          <w:lang w:val="en-IE"/>
        </w:rPr>
        <w:t>female</w:t>
      </w:r>
      <w:r w:rsidRPr="095A4EA1" w:rsidR="00195360">
        <w:rPr>
          <w:rFonts w:ascii="Bierstadt" w:hAnsi="Bierstadt" w:eastAsia="Bierstadt" w:cs="Bierstadt"/>
          <w:lang w:val="en-IE"/>
        </w:rPr>
        <w:t xml:space="preserve"> colleagues</w:t>
      </w:r>
      <w:r w:rsidRPr="095A4EA1" w:rsidR="003C1BE1">
        <w:rPr>
          <w:rFonts w:ascii="Bierstadt" w:hAnsi="Bierstadt" w:eastAsia="Bierstadt" w:cs="Bierstadt"/>
          <w:lang w:val="en-IE"/>
        </w:rPr>
        <w:t xml:space="preserve">. </w:t>
      </w:r>
      <w:r w:rsidRPr="095A4EA1" w:rsidR="003C1BE1">
        <w:rPr>
          <w:rFonts w:ascii="Bierstadt" w:hAnsi="Bierstadt" w:eastAsia="Bierstadt" w:cs="Bierstadt"/>
          <w:lang w:val="en-IE"/>
        </w:rPr>
        <w:t>Additionally, gender didn’t have a significant effect on sickness absence</w:t>
      </w:r>
      <w:r w:rsidRPr="095A4EA1" w:rsidR="00C42227">
        <w:rPr>
          <w:rFonts w:ascii="Bierstadt" w:hAnsi="Bierstadt" w:eastAsia="Bierstadt" w:cs="Bierstadt"/>
          <w:lang w:val="en-IE"/>
        </w:rPr>
        <w:t xml:space="preserve">, </w:t>
      </w:r>
      <w:r w:rsidRPr="095A4EA1" w:rsidR="00606CC6">
        <w:rPr>
          <w:rFonts w:ascii="Bierstadt" w:hAnsi="Bierstadt" w:eastAsia="Bierstadt" w:cs="Bierstadt"/>
          <w:lang w:val="en-IE"/>
        </w:rPr>
        <w:t>indicating that</w:t>
      </w:r>
      <w:r w:rsidRPr="095A4EA1" w:rsidR="00C42227">
        <w:rPr>
          <w:rFonts w:ascii="Bierstadt" w:hAnsi="Bierstadt" w:eastAsia="Bierstadt" w:cs="Bierstadt"/>
          <w:lang w:val="en-IE"/>
        </w:rPr>
        <w:t xml:space="preserve"> th</w:t>
      </w:r>
      <w:r w:rsidRPr="095A4EA1" w:rsidR="00606CC6">
        <w:rPr>
          <w:rFonts w:ascii="Bierstadt" w:hAnsi="Bierstadt" w:eastAsia="Bierstadt" w:cs="Bierstadt"/>
          <w:lang w:val="en-IE"/>
        </w:rPr>
        <w:t>e condition equally impacts both</w:t>
      </w:r>
      <w:r w:rsidRPr="095A4EA1" w:rsidR="003C1BE1">
        <w:rPr>
          <w:rFonts w:ascii="Bierstadt" w:hAnsi="Bierstadt" w:eastAsia="Bierstadt" w:cs="Bierstadt"/>
          <w:lang w:val="en-IE"/>
        </w:rPr>
        <w:t>.</w:t>
      </w:r>
    </w:p>
    <w:p w:rsidR="003C1BE1" w:rsidP="095A4EA1" w:rsidRDefault="003C1BE1" w14:paraId="7D482EF7" w14:textId="77777777">
      <w:pPr>
        <w:spacing w:line="360" w:lineRule="auto"/>
        <w:jc w:val="left"/>
        <w:rPr>
          <w:rFonts w:ascii="Bierstadt" w:hAnsi="Bierstadt" w:eastAsia="Bierstadt" w:cs="Bierstadt"/>
          <w:lang w:val="en-IE"/>
        </w:rPr>
      </w:pPr>
    </w:p>
    <w:p w:rsidR="00F16948" w:rsidP="095A4EA1" w:rsidRDefault="00462189" w14:paraId="61273709" w14:textId="7433A8E6">
      <w:pPr>
        <w:spacing w:line="360" w:lineRule="auto"/>
        <w:jc w:val="left"/>
        <w:rPr>
          <w:rFonts w:ascii="Bierstadt" w:hAnsi="Bierstadt" w:eastAsia="Bierstadt" w:cs="Bierstadt"/>
          <w:lang w:val="en-IE"/>
        </w:rPr>
      </w:pPr>
      <w:r w:rsidRPr="095A4EA1" w:rsidR="00462189">
        <w:rPr>
          <w:rFonts w:ascii="Bierstadt" w:hAnsi="Bierstadt" w:eastAsia="Bierstadt" w:cs="Bierstadt"/>
          <w:lang w:val="en-IE"/>
        </w:rPr>
        <w:t>Focusing on</w:t>
      </w:r>
      <w:r w:rsidRPr="095A4EA1" w:rsidR="003020AF">
        <w:rPr>
          <w:rFonts w:ascii="Bierstadt" w:hAnsi="Bierstadt" w:eastAsia="Bierstadt" w:cs="Bierstadt"/>
          <w:lang w:val="en-IE"/>
        </w:rPr>
        <w:t xml:space="preserve"> sickness absence, we think it is important to note that many people</w:t>
      </w:r>
      <w:r w:rsidRPr="095A4EA1" w:rsidR="00F16948">
        <w:rPr>
          <w:rFonts w:ascii="Bierstadt" w:hAnsi="Bierstadt" w:eastAsia="Bierstadt" w:cs="Bierstadt"/>
          <w:lang w:val="en-IE"/>
        </w:rPr>
        <w:t xml:space="preserve"> with Long COVID are</w:t>
      </w:r>
      <w:r w:rsidRPr="095A4EA1" w:rsidR="003020AF">
        <w:rPr>
          <w:rFonts w:ascii="Bierstadt" w:hAnsi="Bierstadt" w:eastAsia="Bierstadt" w:cs="Bierstadt"/>
          <w:lang w:val="en-IE"/>
        </w:rPr>
        <w:t xml:space="preserve"> rushed back to work too quickly</w:t>
      </w:r>
      <w:r w:rsidRPr="095A4EA1" w:rsidR="00F16948">
        <w:rPr>
          <w:rFonts w:ascii="Bierstadt" w:hAnsi="Bierstadt" w:eastAsia="Bierstadt" w:cs="Bierstadt"/>
          <w:lang w:val="en-IE"/>
        </w:rPr>
        <w:t>, rather than lose their pay or</w:t>
      </w:r>
      <w:r w:rsidRPr="095A4EA1" w:rsidR="00462189">
        <w:rPr>
          <w:rFonts w:ascii="Bierstadt" w:hAnsi="Bierstadt" w:eastAsia="Bierstadt" w:cs="Bierstadt"/>
          <w:lang w:val="en-IE"/>
        </w:rPr>
        <w:t xml:space="preserve"> their</w:t>
      </w:r>
      <w:r w:rsidRPr="095A4EA1" w:rsidR="00F16948">
        <w:rPr>
          <w:rFonts w:ascii="Bierstadt" w:hAnsi="Bierstadt" w:eastAsia="Bierstadt" w:cs="Bierstadt"/>
          <w:lang w:val="en-IE"/>
        </w:rPr>
        <w:t xml:space="preserve"> job</w:t>
      </w:r>
      <w:r w:rsidRPr="095A4EA1" w:rsidR="003020AF">
        <w:rPr>
          <w:rFonts w:ascii="Bierstadt" w:hAnsi="Bierstadt" w:eastAsia="Bierstadt" w:cs="Bierstadt"/>
          <w:lang w:val="en-IE"/>
        </w:rPr>
        <w:t xml:space="preserve">. </w:t>
      </w:r>
      <w:r w:rsidRPr="095A4EA1" w:rsidR="00555C55">
        <w:rPr>
          <w:rFonts w:ascii="Bierstadt" w:hAnsi="Bierstadt" w:eastAsia="Bierstadt" w:cs="Bierstadt"/>
          <w:lang w:val="en-IE"/>
        </w:rPr>
        <w:t xml:space="preserve">We would like to see further research explore if there is a difference in the return-to-work experiences and outcomes of those who felt rushed back </w:t>
      </w:r>
      <w:r w:rsidRPr="095A4EA1" w:rsidR="00F16948">
        <w:rPr>
          <w:rFonts w:ascii="Bierstadt" w:hAnsi="Bierstadt" w:eastAsia="Bierstadt" w:cs="Bierstadt"/>
          <w:lang w:val="en-IE"/>
        </w:rPr>
        <w:t>and may have had several failed returns compared to</w:t>
      </w:r>
      <w:r w:rsidRPr="095A4EA1" w:rsidR="00555C55">
        <w:rPr>
          <w:rFonts w:ascii="Bierstadt" w:hAnsi="Bierstadt" w:eastAsia="Bierstadt" w:cs="Bierstadt"/>
          <w:lang w:val="en-IE"/>
        </w:rPr>
        <w:t xml:space="preserve"> those who </w:t>
      </w:r>
      <w:r w:rsidRPr="095A4EA1" w:rsidR="00F16948">
        <w:rPr>
          <w:rFonts w:ascii="Bierstadt" w:hAnsi="Bierstadt" w:eastAsia="Bierstadt" w:cs="Bierstadt"/>
          <w:lang w:val="en-IE"/>
        </w:rPr>
        <w:t>took a longer period of time off work and had a successful return on their first attempt. We think there is likely a difference, and that people who develop Long COVID would benefit from a longer time off work to focus on their recovery and learn to manage their symptoms rather than trying to push through their symptoms and cope with their pre-infection workloads. If this is the case, this could be an efficient strategy to support people with Long COVID to return and remain in work. Additionally, while the NHS CHECK team looked at the impact of Long COVID on sickness absence, we would like to see more work on the functional impact of the condition on people’s lives. An example could be a study considering the reasons why people leave their jobs</w:t>
      </w:r>
      <w:r w:rsidRPr="095A4EA1" w:rsidR="00462189">
        <w:rPr>
          <w:rFonts w:ascii="Bierstadt" w:hAnsi="Bierstadt" w:eastAsia="Bierstadt" w:cs="Bierstadt"/>
          <w:lang w:val="en-IE"/>
        </w:rPr>
        <w:t xml:space="preserve"> following Long COVID</w:t>
      </w:r>
      <w:r w:rsidRPr="095A4EA1" w:rsidR="00F16948">
        <w:rPr>
          <w:rFonts w:ascii="Bierstadt" w:hAnsi="Bierstadt" w:eastAsia="Bierstadt" w:cs="Bierstadt"/>
          <w:lang w:val="en-IE"/>
        </w:rPr>
        <w:t>; we imagine that much of this decision is due to a lack of flexibility</w:t>
      </w:r>
      <w:r w:rsidRPr="095A4EA1" w:rsidR="00462189">
        <w:rPr>
          <w:rFonts w:ascii="Bierstadt" w:hAnsi="Bierstadt" w:eastAsia="Bierstadt" w:cs="Bierstadt"/>
          <w:lang w:val="en-IE"/>
        </w:rPr>
        <w:t xml:space="preserve"> from their employer</w:t>
      </w:r>
      <w:r w:rsidRPr="095A4EA1" w:rsidR="00F16948">
        <w:rPr>
          <w:rFonts w:ascii="Bierstadt" w:hAnsi="Bierstadt" w:eastAsia="Bierstadt" w:cs="Bierstadt"/>
          <w:lang w:val="en-IE"/>
        </w:rPr>
        <w:t xml:space="preserve">, but there may be other reasons we need to consider! </w:t>
      </w:r>
    </w:p>
    <w:p w:rsidR="00F16948" w:rsidP="095A4EA1" w:rsidRDefault="00F16948" w14:paraId="5261151D" w14:textId="77777777">
      <w:pPr>
        <w:spacing w:line="360" w:lineRule="auto"/>
        <w:jc w:val="left"/>
        <w:rPr>
          <w:rFonts w:ascii="Bierstadt" w:hAnsi="Bierstadt" w:eastAsia="Bierstadt" w:cs="Bierstadt"/>
          <w:lang w:val="en-IE"/>
        </w:rPr>
      </w:pPr>
    </w:p>
    <w:p w:rsidR="003C1BE1" w:rsidP="095A4EA1" w:rsidRDefault="00125A09" w14:paraId="553EAAF2" w14:textId="30A7EB50">
      <w:pPr>
        <w:spacing w:line="360" w:lineRule="auto"/>
        <w:jc w:val="left"/>
        <w:rPr>
          <w:rFonts w:ascii="Bierstadt" w:hAnsi="Bierstadt" w:eastAsia="Bierstadt" w:cs="Bierstadt"/>
          <w:lang w:val="en-IE"/>
        </w:rPr>
      </w:pPr>
      <w:r w:rsidRPr="095A4EA1" w:rsidR="00125A09">
        <w:rPr>
          <w:rFonts w:ascii="Bierstadt" w:hAnsi="Bierstadt" w:eastAsia="Bierstadt" w:cs="Bierstadt"/>
          <w:lang w:val="en-IE"/>
        </w:rPr>
        <w:t xml:space="preserve">In terms of future </w:t>
      </w:r>
      <w:r w:rsidRPr="095A4EA1" w:rsidR="00B12074">
        <w:rPr>
          <w:rFonts w:ascii="Bierstadt" w:hAnsi="Bierstadt" w:eastAsia="Bierstadt" w:cs="Bierstadt"/>
          <w:lang w:val="en-IE"/>
        </w:rPr>
        <w:t xml:space="preserve">work on </w:t>
      </w:r>
      <w:r w:rsidRPr="095A4EA1" w:rsidR="00125A09">
        <w:rPr>
          <w:rFonts w:ascii="Bierstadt" w:hAnsi="Bierstadt" w:eastAsia="Bierstadt" w:cs="Bierstadt"/>
          <w:lang w:val="en-IE"/>
        </w:rPr>
        <w:t xml:space="preserve">Long COVID, we </w:t>
      </w:r>
      <w:r w:rsidRPr="095A4EA1" w:rsidR="00B12074">
        <w:rPr>
          <w:rFonts w:ascii="Bierstadt" w:hAnsi="Bierstadt" w:eastAsia="Bierstadt" w:cs="Bierstadt"/>
          <w:lang w:val="en-IE"/>
        </w:rPr>
        <w:t xml:space="preserve">also </w:t>
      </w:r>
      <w:r w:rsidRPr="095A4EA1" w:rsidR="003C1BE1">
        <w:rPr>
          <w:rFonts w:ascii="Bierstadt" w:hAnsi="Bierstadt" w:eastAsia="Bierstadt" w:cs="Bierstadt"/>
          <w:lang w:val="en-IE"/>
        </w:rPr>
        <w:t xml:space="preserve">think that further </w:t>
      </w:r>
      <w:r w:rsidRPr="095A4EA1" w:rsidR="00125A09">
        <w:rPr>
          <w:rFonts w:ascii="Bierstadt" w:hAnsi="Bierstadt" w:eastAsia="Bierstadt" w:cs="Bierstadt"/>
          <w:lang w:val="en-IE"/>
        </w:rPr>
        <w:t>research</w:t>
      </w:r>
      <w:r w:rsidRPr="095A4EA1" w:rsidR="003C1BE1">
        <w:rPr>
          <w:rFonts w:ascii="Bierstadt" w:hAnsi="Bierstadt" w:eastAsia="Bierstadt" w:cs="Bierstadt"/>
          <w:lang w:val="en-IE"/>
        </w:rPr>
        <w:t xml:space="preserve"> is needed to look at all of the</w:t>
      </w:r>
      <w:r w:rsidRPr="095A4EA1" w:rsidR="003C1BE1">
        <w:rPr>
          <w:rFonts w:ascii="Bierstadt" w:hAnsi="Bierstadt" w:eastAsia="Bierstadt" w:cs="Bierstadt"/>
          <w:lang w:val="en-IE"/>
        </w:rPr>
        <w:t xml:space="preserve"> </w:t>
      </w:r>
      <w:r w:rsidRPr="095A4EA1" w:rsidR="003C1BE1">
        <w:rPr>
          <w:rFonts w:ascii="Bierstadt" w:hAnsi="Bierstadt" w:eastAsia="Bierstadt" w:cs="Bierstadt"/>
          <w:lang w:val="en-IE"/>
        </w:rPr>
        <w:t>risk factors in more detail</w:t>
      </w:r>
      <w:r w:rsidRPr="095A4EA1" w:rsidR="00606CC6">
        <w:rPr>
          <w:rFonts w:ascii="Bierstadt" w:hAnsi="Bierstadt" w:eastAsia="Bierstadt" w:cs="Bierstadt"/>
          <w:lang w:val="en-IE"/>
        </w:rPr>
        <w:t>. F</w:t>
      </w:r>
      <w:r w:rsidRPr="095A4EA1" w:rsidR="003C1BE1">
        <w:rPr>
          <w:rFonts w:ascii="Bierstadt" w:hAnsi="Bierstadt" w:eastAsia="Bierstadt" w:cs="Bierstadt"/>
          <w:lang w:val="en-IE"/>
        </w:rPr>
        <w:t>or instance</w:t>
      </w:r>
      <w:r w:rsidRPr="095A4EA1" w:rsidR="00606CC6">
        <w:rPr>
          <w:rFonts w:ascii="Bierstadt" w:hAnsi="Bierstadt" w:eastAsia="Bierstadt" w:cs="Bierstadt"/>
          <w:lang w:val="en-IE"/>
        </w:rPr>
        <w:t>,</w:t>
      </w:r>
      <w:r w:rsidRPr="095A4EA1" w:rsidR="003C1BE1">
        <w:rPr>
          <w:rFonts w:ascii="Bierstadt" w:hAnsi="Bierstadt" w:eastAsia="Bierstadt" w:cs="Bierstadt"/>
          <w:lang w:val="en-IE"/>
        </w:rPr>
        <w:t xml:space="preserve"> is there a difference in risk </w:t>
      </w:r>
      <w:r w:rsidRPr="095A4EA1" w:rsidR="003C1BE1">
        <w:rPr>
          <w:rFonts w:ascii="Bierstadt" w:hAnsi="Bierstadt" w:eastAsia="Bierstadt" w:cs="Bierstadt"/>
          <w:lang w:val="en-IE"/>
        </w:rPr>
        <w:t xml:space="preserve">of getting Long COVID or needing </w:t>
      </w:r>
      <w:r w:rsidRPr="095A4EA1" w:rsidR="00606CC6">
        <w:rPr>
          <w:rFonts w:ascii="Bierstadt" w:hAnsi="Bierstadt" w:eastAsia="Bierstadt" w:cs="Bierstadt"/>
          <w:lang w:val="en-IE"/>
        </w:rPr>
        <w:t xml:space="preserve">sickness absence </w:t>
      </w:r>
      <w:r w:rsidRPr="095A4EA1" w:rsidR="003C1BE1">
        <w:rPr>
          <w:rFonts w:ascii="Bierstadt" w:hAnsi="Bierstadt" w:eastAsia="Bierstadt" w:cs="Bierstadt"/>
          <w:lang w:val="en-IE"/>
        </w:rPr>
        <w:t xml:space="preserve">between people with mild and </w:t>
      </w:r>
      <w:r w:rsidRPr="095A4EA1" w:rsidR="003C1BE1">
        <w:rPr>
          <w:rFonts w:ascii="Bierstadt" w:hAnsi="Bierstadt" w:eastAsia="Bierstadt" w:cs="Bierstadt"/>
          <w:lang w:val="en-IE"/>
        </w:rPr>
        <w:t xml:space="preserve">those with </w:t>
      </w:r>
      <w:r w:rsidRPr="095A4EA1" w:rsidR="003C1BE1">
        <w:rPr>
          <w:rFonts w:ascii="Bierstadt" w:hAnsi="Bierstadt" w:eastAsia="Bierstadt" w:cs="Bierstadt"/>
          <w:lang w:val="en-IE"/>
        </w:rPr>
        <w:t>severe asthma</w:t>
      </w:r>
      <w:r w:rsidRPr="095A4EA1" w:rsidR="00195360">
        <w:rPr>
          <w:rFonts w:ascii="Bierstadt" w:hAnsi="Bierstadt" w:eastAsia="Bierstadt" w:cs="Bierstadt"/>
          <w:lang w:val="en-IE"/>
        </w:rPr>
        <w:t xml:space="preserve">. </w:t>
      </w:r>
      <w:r w:rsidRPr="095A4EA1" w:rsidR="00125A09">
        <w:rPr>
          <w:rFonts w:ascii="Bierstadt" w:hAnsi="Bierstadt" w:eastAsia="Bierstadt" w:cs="Bierstadt"/>
          <w:lang w:val="en-IE"/>
        </w:rPr>
        <w:t>The same can be said for those with mild versus severe mental health concerns and so on.</w:t>
      </w:r>
      <w:r w:rsidRPr="095A4EA1" w:rsidR="00125A09">
        <w:rPr>
          <w:rFonts w:ascii="Bierstadt" w:hAnsi="Bierstadt" w:eastAsia="Bierstadt" w:cs="Bierstadt"/>
          <w:lang w:val="en-IE"/>
        </w:rPr>
        <w:t xml:space="preserve"> </w:t>
      </w:r>
      <w:r w:rsidRPr="095A4EA1" w:rsidR="00195360">
        <w:rPr>
          <w:rFonts w:ascii="Bierstadt" w:hAnsi="Bierstadt" w:eastAsia="Bierstadt" w:cs="Bierstadt"/>
          <w:lang w:val="en-IE"/>
        </w:rPr>
        <w:t xml:space="preserve">This is </w:t>
      </w:r>
      <w:r w:rsidRPr="095A4EA1" w:rsidR="00432903">
        <w:rPr>
          <w:rFonts w:ascii="Bierstadt" w:hAnsi="Bierstadt" w:eastAsia="Bierstadt" w:cs="Bierstadt"/>
          <w:lang w:val="en-IE"/>
        </w:rPr>
        <w:t>particularly</w:t>
      </w:r>
      <w:r w:rsidRPr="095A4EA1" w:rsidR="00195360">
        <w:rPr>
          <w:rFonts w:ascii="Bierstadt" w:hAnsi="Bierstadt" w:eastAsia="Bierstadt" w:cs="Bierstadt"/>
          <w:lang w:val="en-IE"/>
        </w:rPr>
        <w:t xml:space="preserve"> important to ensure that</w:t>
      </w:r>
      <w:r w:rsidRPr="095A4EA1" w:rsidR="00432903">
        <w:rPr>
          <w:rFonts w:ascii="Bierstadt" w:hAnsi="Bierstadt" w:eastAsia="Bierstadt" w:cs="Bierstadt"/>
          <w:lang w:val="en-IE"/>
        </w:rPr>
        <w:t xml:space="preserve"> occupational health risk assessments during a pandemic are fit for purpose</w:t>
      </w:r>
      <w:r w:rsidRPr="095A4EA1" w:rsidR="00606CC6">
        <w:rPr>
          <w:rFonts w:ascii="Bierstadt" w:hAnsi="Bierstadt" w:eastAsia="Bierstadt" w:cs="Bierstadt"/>
          <w:lang w:val="en-IE"/>
        </w:rPr>
        <w:t xml:space="preserve">. </w:t>
      </w:r>
      <w:r w:rsidRPr="095A4EA1" w:rsidR="001E4956">
        <w:rPr>
          <w:rFonts w:ascii="Bierstadt" w:hAnsi="Bierstadt" w:eastAsia="Bierstadt" w:cs="Bierstadt"/>
          <w:lang w:val="en-IE"/>
        </w:rPr>
        <w:t xml:space="preserve">We know many people with Long COVID (including </w:t>
      </w:r>
      <w:r w:rsidRPr="095A4EA1" w:rsidR="00125A09">
        <w:rPr>
          <w:rFonts w:ascii="Bierstadt" w:hAnsi="Bierstadt" w:eastAsia="Bierstadt" w:cs="Bierstadt"/>
          <w:lang w:val="en-IE"/>
        </w:rPr>
        <w:t>ourselves</w:t>
      </w:r>
      <w:r w:rsidRPr="095A4EA1" w:rsidR="001E4956">
        <w:rPr>
          <w:rFonts w:ascii="Bierstadt" w:hAnsi="Bierstadt" w:eastAsia="Bierstadt" w:cs="Bierstadt"/>
          <w:lang w:val="en-IE"/>
        </w:rPr>
        <w:t xml:space="preserve">) who </w:t>
      </w:r>
      <w:r w:rsidRPr="095A4EA1" w:rsidR="00125A09">
        <w:rPr>
          <w:rFonts w:ascii="Bierstadt" w:hAnsi="Bierstadt" w:eastAsia="Bierstadt" w:cs="Bierstadt"/>
          <w:lang w:val="en-IE"/>
        </w:rPr>
        <w:t>are</w:t>
      </w:r>
      <w:r w:rsidRPr="095A4EA1" w:rsidR="001E4956">
        <w:rPr>
          <w:rFonts w:ascii="Bierstadt" w:hAnsi="Bierstadt" w:eastAsia="Bierstadt" w:cs="Bierstadt"/>
          <w:lang w:val="en-IE"/>
        </w:rPr>
        <w:t xml:space="preserve"> receiving l</w:t>
      </w:r>
      <w:r w:rsidRPr="095A4EA1" w:rsidR="001E4956">
        <w:rPr>
          <w:rFonts w:ascii="Bierstadt" w:hAnsi="Bierstadt" w:eastAsia="Bierstadt" w:cs="Bierstadt"/>
          <w:lang w:val="en-IE"/>
        </w:rPr>
        <w:t>imited if any reasonable adjustments</w:t>
      </w:r>
      <w:r w:rsidRPr="095A4EA1" w:rsidR="001E4956">
        <w:rPr>
          <w:rFonts w:ascii="Bierstadt" w:hAnsi="Bierstadt" w:eastAsia="Bierstadt" w:cs="Bierstadt"/>
          <w:lang w:val="en-IE"/>
        </w:rPr>
        <w:t xml:space="preserve"> to support them in work or</w:t>
      </w:r>
      <w:r w:rsidRPr="095A4EA1" w:rsidR="001E4956">
        <w:rPr>
          <w:rFonts w:ascii="Bierstadt" w:hAnsi="Bierstadt" w:eastAsia="Bierstadt" w:cs="Bierstadt"/>
          <w:lang w:val="en-IE"/>
        </w:rPr>
        <w:t xml:space="preserve"> are losing their registrations</w:t>
      </w:r>
      <w:r w:rsidRPr="095A4EA1" w:rsidR="001E4956">
        <w:rPr>
          <w:rFonts w:ascii="Bierstadt" w:hAnsi="Bierstadt" w:eastAsia="Bierstadt" w:cs="Bierstadt"/>
          <w:lang w:val="en-IE"/>
        </w:rPr>
        <w:t xml:space="preserve"> </w:t>
      </w:r>
      <w:r w:rsidRPr="095A4EA1" w:rsidR="00125A09">
        <w:rPr>
          <w:rFonts w:ascii="Bierstadt" w:hAnsi="Bierstadt" w:eastAsia="Bierstadt" w:cs="Bierstadt"/>
          <w:lang w:val="en-IE"/>
        </w:rPr>
        <w:t>and</w:t>
      </w:r>
      <w:r w:rsidRPr="095A4EA1" w:rsidR="001E4956">
        <w:rPr>
          <w:rFonts w:ascii="Bierstadt" w:hAnsi="Bierstadt" w:eastAsia="Bierstadt" w:cs="Bierstadt"/>
          <w:lang w:val="en-IE"/>
        </w:rPr>
        <w:t xml:space="preserve"> having their </w:t>
      </w:r>
      <w:r w:rsidRPr="095A4EA1" w:rsidR="001E4956">
        <w:rPr>
          <w:rFonts w:ascii="Bierstadt" w:hAnsi="Bierstadt" w:eastAsia="Bierstadt" w:cs="Bierstadt"/>
          <w:lang w:val="en-IE"/>
        </w:rPr>
        <w:t>contract</w:t>
      </w:r>
      <w:r w:rsidRPr="095A4EA1" w:rsidR="001E4956">
        <w:rPr>
          <w:rFonts w:ascii="Bierstadt" w:hAnsi="Bierstadt" w:eastAsia="Bierstadt" w:cs="Bierstadt"/>
          <w:lang w:val="en-IE"/>
        </w:rPr>
        <w:t>s</w:t>
      </w:r>
      <w:r w:rsidRPr="095A4EA1" w:rsidR="001E4956">
        <w:rPr>
          <w:rFonts w:ascii="Bierstadt" w:hAnsi="Bierstadt" w:eastAsia="Bierstadt" w:cs="Bierstadt"/>
          <w:lang w:val="en-IE"/>
        </w:rPr>
        <w:t xml:space="preserve"> terminat</w:t>
      </w:r>
      <w:r w:rsidRPr="095A4EA1" w:rsidR="001E4956">
        <w:rPr>
          <w:rFonts w:ascii="Bierstadt" w:hAnsi="Bierstadt" w:eastAsia="Bierstadt" w:cs="Bierstadt"/>
          <w:lang w:val="en-IE"/>
        </w:rPr>
        <w:t>ed</w:t>
      </w:r>
      <w:r w:rsidRPr="095A4EA1" w:rsidR="00125A09">
        <w:rPr>
          <w:rFonts w:ascii="Bierstadt" w:hAnsi="Bierstadt" w:eastAsia="Bierstadt" w:cs="Bierstadt"/>
          <w:lang w:val="en-IE"/>
        </w:rPr>
        <w:t xml:space="preserve"> due to ongoing ill health</w:t>
      </w:r>
      <w:r w:rsidRPr="095A4EA1" w:rsidR="001E4956">
        <w:rPr>
          <w:rFonts w:ascii="Bierstadt" w:hAnsi="Bierstadt" w:eastAsia="Bierstadt" w:cs="Bierstadt"/>
          <w:lang w:val="en-IE"/>
        </w:rPr>
        <w:t>.</w:t>
      </w:r>
      <w:r w:rsidRPr="095A4EA1" w:rsidR="001E4956">
        <w:rPr>
          <w:rFonts w:ascii="Bierstadt" w:hAnsi="Bierstadt" w:eastAsia="Bierstadt" w:cs="Bierstadt"/>
          <w:lang w:val="en-IE"/>
        </w:rPr>
        <w:t xml:space="preserve"> </w:t>
      </w:r>
      <w:r w:rsidRPr="095A4EA1" w:rsidR="001E4956">
        <w:rPr>
          <w:rFonts w:ascii="Bierstadt" w:hAnsi="Bierstadt" w:eastAsia="Bierstadt" w:cs="Bierstadt"/>
          <w:lang w:val="en-IE"/>
        </w:rPr>
        <w:t>W</w:t>
      </w:r>
      <w:r w:rsidRPr="095A4EA1" w:rsidR="001E4956">
        <w:rPr>
          <w:rFonts w:ascii="Bierstadt" w:hAnsi="Bierstadt" w:eastAsia="Bierstadt" w:cs="Bierstadt"/>
          <w:lang w:val="en-IE"/>
        </w:rPr>
        <w:t xml:space="preserve">e think that more targeted research is needed </w:t>
      </w:r>
      <w:r w:rsidRPr="095A4EA1" w:rsidR="00125A09">
        <w:rPr>
          <w:rFonts w:ascii="Bierstadt" w:hAnsi="Bierstadt" w:eastAsia="Bierstadt" w:cs="Bierstadt"/>
          <w:lang w:val="en-IE"/>
        </w:rPr>
        <w:t>to assess and</w:t>
      </w:r>
      <w:r w:rsidRPr="095A4EA1" w:rsidR="001E4956">
        <w:rPr>
          <w:rFonts w:ascii="Bierstadt" w:hAnsi="Bierstadt" w:eastAsia="Bierstadt" w:cs="Bierstadt"/>
          <w:lang w:val="en-IE"/>
        </w:rPr>
        <w:t xml:space="preserve"> improv</w:t>
      </w:r>
      <w:r w:rsidRPr="095A4EA1" w:rsidR="00125A09">
        <w:rPr>
          <w:rFonts w:ascii="Bierstadt" w:hAnsi="Bierstadt" w:eastAsia="Bierstadt" w:cs="Bierstadt"/>
          <w:lang w:val="en-IE"/>
        </w:rPr>
        <w:t>e</w:t>
      </w:r>
      <w:r w:rsidRPr="095A4EA1" w:rsidR="001E4956">
        <w:rPr>
          <w:rFonts w:ascii="Bierstadt" w:hAnsi="Bierstadt" w:eastAsia="Bierstadt" w:cs="Bierstadt"/>
          <w:lang w:val="en-IE"/>
        </w:rPr>
        <w:t xml:space="preserve"> risk assessments in the NHS.</w:t>
      </w:r>
    </w:p>
    <w:p w:rsidR="003C1BE1" w:rsidP="095A4EA1" w:rsidRDefault="003C1BE1" w14:paraId="6D5A353D" w14:textId="77777777">
      <w:pPr>
        <w:spacing w:line="360" w:lineRule="auto"/>
        <w:jc w:val="left"/>
        <w:rPr>
          <w:rFonts w:ascii="Bierstadt" w:hAnsi="Bierstadt" w:eastAsia="Bierstadt" w:cs="Bierstadt"/>
          <w:lang w:val="en-IE"/>
        </w:rPr>
      </w:pPr>
    </w:p>
    <w:p w:rsidR="00056CEF" w:rsidP="095A4EA1" w:rsidRDefault="00125A09" w14:paraId="26EC1E3C" w14:textId="19EF2604">
      <w:pPr>
        <w:spacing w:line="360" w:lineRule="auto"/>
        <w:jc w:val="left"/>
        <w:rPr>
          <w:rFonts w:ascii="Bierstadt" w:hAnsi="Bierstadt" w:eastAsia="Bierstadt" w:cs="Bierstadt"/>
          <w:lang w:val="en-IE"/>
        </w:rPr>
      </w:pPr>
      <w:r w:rsidRPr="095A4EA1" w:rsidR="00125A09">
        <w:rPr>
          <w:rFonts w:ascii="Bierstadt" w:hAnsi="Bierstadt" w:eastAsia="Bierstadt" w:cs="Bierstadt"/>
          <w:lang w:val="en-IE"/>
        </w:rPr>
        <w:t>Secondly, we</w:t>
      </w:r>
      <w:r w:rsidRPr="095A4EA1" w:rsidR="00056CEF">
        <w:rPr>
          <w:rFonts w:ascii="Bierstadt" w:hAnsi="Bierstadt" w:eastAsia="Bierstadt" w:cs="Bierstadt"/>
          <w:lang w:val="en-IE"/>
        </w:rPr>
        <w:t xml:space="preserve"> </w:t>
      </w:r>
      <w:r w:rsidRPr="095A4EA1" w:rsidR="003C1BE1">
        <w:rPr>
          <w:rFonts w:ascii="Bierstadt" w:hAnsi="Bierstadt" w:eastAsia="Bierstadt" w:cs="Bierstadt"/>
          <w:lang w:val="en-IE"/>
        </w:rPr>
        <w:t xml:space="preserve">have some concerns that employers may use the findings that symptoms of mental </w:t>
      </w:r>
      <w:r w:rsidRPr="095A4EA1" w:rsidR="00056CEF">
        <w:rPr>
          <w:rFonts w:ascii="Bierstadt" w:hAnsi="Bierstadt" w:eastAsia="Bierstadt" w:cs="Bierstadt"/>
          <w:lang w:val="en-IE"/>
        </w:rPr>
        <w:t xml:space="preserve">health </w:t>
      </w:r>
      <w:r w:rsidRPr="095A4EA1" w:rsidR="003C1BE1">
        <w:rPr>
          <w:rFonts w:ascii="Bierstadt" w:hAnsi="Bierstadt" w:eastAsia="Bierstadt" w:cs="Bierstadt"/>
          <w:lang w:val="en-IE"/>
        </w:rPr>
        <w:t xml:space="preserve">disorders </w:t>
      </w:r>
      <w:r w:rsidRPr="095A4EA1" w:rsidR="003020AF">
        <w:rPr>
          <w:rFonts w:ascii="Bierstadt" w:hAnsi="Bierstadt" w:eastAsia="Bierstadt" w:cs="Bierstadt"/>
          <w:lang w:val="en-IE"/>
        </w:rPr>
        <w:t>are a risk factor for</w:t>
      </w:r>
      <w:r w:rsidRPr="095A4EA1" w:rsidR="003C1BE1">
        <w:rPr>
          <w:rFonts w:ascii="Bierstadt" w:hAnsi="Bierstadt" w:eastAsia="Bierstadt" w:cs="Bierstadt"/>
          <w:lang w:val="en-IE"/>
        </w:rPr>
        <w:t xml:space="preserve"> Long COVID as a reason to block HCWs from successfully claiming their condition as an occupational disease. We believe it unlikely that the other risk factors, such as female sex, age, and premorbid respiratory conditions, would be used in the same way. Understanding the equality of mental and physical health as risk factors has come a long way in society, but not always in the workplace. </w:t>
      </w:r>
    </w:p>
    <w:p w:rsidR="00056CEF" w:rsidP="095A4EA1" w:rsidRDefault="00056CEF" w14:paraId="6EA2A045" w14:textId="77777777">
      <w:pPr>
        <w:spacing w:line="360" w:lineRule="auto"/>
        <w:jc w:val="left"/>
        <w:rPr>
          <w:rFonts w:ascii="Bierstadt" w:hAnsi="Bierstadt" w:eastAsia="Bierstadt" w:cs="Bierstadt"/>
          <w:lang w:val="en-IE"/>
        </w:rPr>
      </w:pPr>
    </w:p>
    <w:p w:rsidRPr="00462189" w:rsidR="00432903" w:rsidP="095A4EA1" w:rsidRDefault="003C1BE1" w14:paraId="72C35A7B" w14:textId="6E39FE02">
      <w:pPr>
        <w:spacing w:line="360" w:lineRule="auto"/>
        <w:jc w:val="left"/>
        <w:rPr>
          <w:rFonts w:ascii="Bierstadt" w:hAnsi="Bierstadt" w:eastAsia="Bierstadt" w:cs="Bierstadt"/>
          <w:lang w:val="en-IE"/>
        </w:rPr>
      </w:pPr>
      <w:r w:rsidRPr="095A4EA1" w:rsidR="003C1BE1">
        <w:rPr>
          <w:rFonts w:ascii="Bierstadt" w:hAnsi="Bierstadt" w:eastAsia="Bierstadt" w:cs="Bierstadt"/>
          <w:lang w:val="en-IE"/>
        </w:rPr>
        <w:t>Finally, the stud</w:t>
      </w:r>
      <w:r w:rsidRPr="095A4EA1" w:rsidR="00056CEF">
        <w:rPr>
          <w:rFonts w:ascii="Bierstadt" w:hAnsi="Bierstadt" w:eastAsia="Bierstadt" w:cs="Bierstadt"/>
          <w:lang w:val="en-IE"/>
        </w:rPr>
        <w:t>ies</w:t>
      </w:r>
      <w:r w:rsidRPr="095A4EA1" w:rsidR="003C1BE1">
        <w:rPr>
          <w:rFonts w:ascii="Bierstadt" w:hAnsi="Bierstadt" w:eastAsia="Bierstadt" w:cs="Bierstadt"/>
          <w:lang w:val="en-IE"/>
        </w:rPr>
        <w:t xml:space="preserve"> also highlight that the symptoms of Long COVID may be very </w:t>
      </w:r>
      <w:r w:rsidRPr="095A4EA1" w:rsidR="00056CEF">
        <w:rPr>
          <w:rFonts w:ascii="Bierstadt" w:hAnsi="Bierstadt" w:eastAsia="Bierstadt" w:cs="Bierstadt"/>
          <w:lang w:val="en-IE"/>
        </w:rPr>
        <w:t>common,</w:t>
      </w:r>
      <w:r w:rsidRPr="095A4EA1" w:rsidR="003C1BE1">
        <w:rPr>
          <w:rFonts w:ascii="Bierstadt" w:hAnsi="Bierstadt" w:eastAsia="Bierstadt" w:cs="Bierstadt"/>
          <w:lang w:val="en-IE"/>
        </w:rPr>
        <w:t xml:space="preserve"> and </w:t>
      </w:r>
      <w:r w:rsidRPr="095A4EA1" w:rsidR="003020AF">
        <w:rPr>
          <w:rFonts w:ascii="Bierstadt" w:hAnsi="Bierstadt" w:eastAsia="Bierstadt" w:cs="Bierstadt"/>
          <w:lang w:val="en-IE"/>
        </w:rPr>
        <w:t xml:space="preserve">that more </w:t>
      </w:r>
      <w:r w:rsidRPr="095A4EA1" w:rsidR="003C1BE1">
        <w:rPr>
          <w:rFonts w:ascii="Bierstadt" w:hAnsi="Bierstadt" w:eastAsia="Bierstadt" w:cs="Bierstadt"/>
          <w:lang w:val="en-IE"/>
        </w:rPr>
        <w:t xml:space="preserve">needs to </w:t>
      </w:r>
      <w:r w:rsidRPr="095A4EA1" w:rsidR="003020AF">
        <w:rPr>
          <w:rFonts w:ascii="Bierstadt" w:hAnsi="Bierstadt" w:eastAsia="Bierstadt" w:cs="Bierstadt"/>
          <w:lang w:val="en-IE"/>
        </w:rPr>
        <w:t>be done to design</w:t>
      </w:r>
      <w:r w:rsidRPr="095A4EA1" w:rsidR="003C1BE1">
        <w:rPr>
          <w:rFonts w:ascii="Bierstadt" w:hAnsi="Bierstadt" w:eastAsia="Bierstadt" w:cs="Bierstadt"/>
          <w:lang w:val="en-IE"/>
        </w:rPr>
        <w:t xml:space="preserve"> interventions </w:t>
      </w:r>
      <w:r w:rsidRPr="095A4EA1" w:rsidR="003020AF">
        <w:rPr>
          <w:rFonts w:ascii="Bierstadt" w:hAnsi="Bierstadt" w:eastAsia="Bierstadt" w:cs="Bierstadt"/>
          <w:lang w:val="en-IE"/>
        </w:rPr>
        <w:t>that can</w:t>
      </w:r>
      <w:r w:rsidRPr="095A4EA1" w:rsidR="00056CEF">
        <w:rPr>
          <w:rFonts w:ascii="Bierstadt" w:hAnsi="Bierstadt" w:eastAsia="Bierstadt" w:cs="Bierstadt"/>
          <w:lang w:val="en-IE"/>
        </w:rPr>
        <w:t xml:space="preserve"> help people manage their condition and </w:t>
      </w:r>
      <w:r w:rsidRPr="095A4EA1" w:rsidR="003C1BE1">
        <w:rPr>
          <w:rFonts w:ascii="Bierstadt" w:hAnsi="Bierstadt" w:eastAsia="Bierstadt" w:cs="Bierstadt"/>
          <w:lang w:val="en-IE"/>
        </w:rPr>
        <w:t xml:space="preserve">symptoms. </w:t>
      </w:r>
      <w:bookmarkStart w:name="_Hlk193879718" w:id="1"/>
      <w:r w:rsidRPr="095A4EA1" w:rsidR="00D50F5D">
        <w:rPr>
          <w:rFonts w:ascii="Bierstadt" w:hAnsi="Bierstadt" w:eastAsia="Bierstadt" w:cs="Bierstadt"/>
          <w:lang w:val="en-IE"/>
        </w:rPr>
        <w:t>We</w:t>
      </w:r>
      <w:r w:rsidRPr="095A4EA1" w:rsidR="00D50F5D">
        <w:rPr>
          <w:rFonts w:ascii="Bierstadt" w:hAnsi="Bierstadt" w:eastAsia="Bierstadt" w:cs="Bierstadt"/>
          <w:lang w:val="en-IE"/>
        </w:rPr>
        <w:t xml:space="preserve"> have used</w:t>
      </w:r>
      <w:r w:rsidRPr="095A4EA1" w:rsidR="00D50F5D">
        <w:rPr>
          <w:rFonts w:ascii="Bierstadt" w:hAnsi="Bierstadt" w:eastAsia="Bierstadt" w:cs="Bierstadt"/>
          <w:lang w:val="en-IE"/>
        </w:rPr>
        <w:t xml:space="preserve"> a variety of treatments to learn to manage and live with our symptoms</w:t>
      </w:r>
      <w:bookmarkEnd w:id="1"/>
      <w:r w:rsidRPr="095A4EA1" w:rsidR="00056CEF">
        <w:rPr>
          <w:rFonts w:ascii="Bierstadt" w:hAnsi="Bierstadt" w:eastAsia="Bierstadt" w:cs="Bierstadt"/>
          <w:lang w:val="en-IE"/>
        </w:rPr>
        <w:t>, though a lot of this has been self-directed and t</w:t>
      </w:r>
      <w:r w:rsidRPr="095A4EA1" w:rsidR="00432903">
        <w:rPr>
          <w:rFonts w:ascii="Bierstadt" w:hAnsi="Bierstadt" w:eastAsia="Bierstadt" w:cs="Bierstadt"/>
          <w:lang w:val="en-IE"/>
        </w:rPr>
        <w:t xml:space="preserve">here </w:t>
      </w:r>
      <w:r w:rsidRPr="095A4EA1" w:rsidR="003020AF">
        <w:rPr>
          <w:rFonts w:ascii="Bierstadt" w:hAnsi="Bierstadt" w:eastAsia="Bierstadt" w:cs="Bierstadt"/>
          <w:lang w:val="en-IE"/>
        </w:rPr>
        <w:t>are</w:t>
      </w:r>
      <w:r w:rsidRPr="095A4EA1" w:rsidR="00432903">
        <w:rPr>
          <w:rFonts w:ascii="Bierstadt" w:hAnsi="Bierstadt" w:eastAsia="Bierstadt" w:cs="Bierstadt"/>
          <w:lang w:val="en-IE"/>
        </w:rPr>
        <w:t xml:space="preserve"> still very limited interventions </w:t>
      </w:r>
      <w:r w:rsidRPr="095A4EA1" w:rsidR="00056CEF">
        <w:rPr>
          <w:rFonts w:ascii="Bierstadt" w:hAnsi="Bierstadt" w:eastAsia="Bierstadt" w:cs="Bierstadt"/>
          <w:lang w:val="en-IE"/>
        </w:rPr>
        <w:t xml:space="preserve">available </w:t>
      </w:r>
      <w:r w:rsidRPr="095A4EA1" w:rsidR="00432903">
        <w:rPr>
          <w:rFonts w:ascii="Bierstadt" w:hAnsi="Bierstadt" w:eastAsia="Bierstadt" w:cs="Bierstadt"/>
          <w:lang w:val="en-IE"/>
        </w:rPr>
        <w:t xml:space="preserve">to treat Long COVID. </w:t>
      </w:r>
      <w:r w:rsidRPr="095A4EA1" w:rsidR="00D50F5D">
        <w:rPr>
          <w:rFonts w:ascii="Bierstadt" w:hAnsi="Bierstadt" w:eastAsia="Bierstadt" w:cs="Bierstadt"/>
          <w:lang w:val="en-IE"/>
        </w:rPr>
        <w:t>Things that we’ve found helpful include</w:t>
      </w:r>
      <w:r w:rsidRPr="095A4EA1" w:rsidR="00056CEF">
        <w:rPr>
          <w:rFonts w:ascii="Bierstadt" w:hAnsi="Bierstadt" w:eastAsia="Bierstadt" w:cs="Bierstadt"/>
          <w:lang w:val="en-IE"/>
        </w:rPr>
        <w:t xml:space="preserve"> using</w:t>
      </w:r>
      <w:r w:rsidRPr="095A4EA1" w:rsidR="00D50F5D">
        <w:rPr>
          <w:rFonts w:ascii="Bierstadt" w:hAnsi="Bierstadt" w:eastAsia="Bierstadt" w:cs="Bierstadt"/>
          <w:lang w:val="en-IE"/>
        </w:rPr>
        <w:t xml:space="preserve"> occupational therapy</w:t>
      </w:r>
      <w:r w:rsidRPr="095A4EA1" w:rsidR="00056CEF">
        <w:rPr>
          <w:rFonts w:ascii="Bierstadt" w:hAnsi="Bierstadt" w:eastAsia="Bierstadt" w:cs="Bierstadt"/>
          <w:lang w:val="en-IE"/>
        </w:rPr>
        <w:t xml:space="preserve"> </w:t>
      </w:r>
      <w:r w:rsidRPr="095A4EA1" w:rsidR="003C1BE1">
        <w:rPr>
          <w:rFonts w:ascii="Bierstadt" w:hAnsi="Bierstadt" w:eastAsia="Bierstadt" w:cs="Bierstadt"/>
          <w:lang w:val="en-IE"/>
        </w:rPr>
        <w:t>and energy conservation</w:t>
      </w:r>
      <w:r w:rsidRPr="095A4EA1" w:rsidR="00056CEF">
        <w:rPr>
          <w:rFonts w:ascii="Bierstadt" w:hAnsi="Bierstadt" w:eastAsia="Bierstadt" w:cs="Bierstadt"/>
          <w:lang w:val="en-IE"/>
        </w:rPr>
        <w:t xml:space="preserve"> (e.g. pacing and prioritising day to day tasks)</w:t>
      </w:r>
      <w:r w:rsidRPr="095A4EA1" w:rsidR="003C1BE1">
        <w:rPr>
          <w:rFonts w:ascii="Bierstadt" w:hAnsi="Bierstadt" w:eastAsia="Bierstadt" w:cs="Bierstadt"/>
          <w:lang w:val="en-IE"/>
        </w:rPr>
        <w:t xml:space="preserve"> to manage fatigue</w:t>
      </w:r>
      <w:r w:rsidRPr="095A4EA1" w:rsidR="00056CEF">
        <w:rPr>
          <w:rFonts w:ascii="Bierstadt" w:hAnsi="Bierstadt" w:eastAsia="Bierstadt" w:cs="Bierstadt"/>
          <w:lang w:val="en-IE"/>
        </w:rPr>
        <w:t xml:space="preserve">, </w:t>
      </w:r>
      <w:r w:rsidRPr="095A4EA1" w:rsidR="003C1BE1">
        <w:rPr>
          <w:rFonts w:ascii="Bierstadt" w:hAnsi="Bierstadt" w:eastAsia="Bierstadt" w:cs="Bierstadt"/>
          <w:lang w:val="en-IE"/>
        </w:rPr>
        <w:t xml:space="preserve">cognitive </w:t>
      </w:r>
      <w:r w:rsidRPr="095A4EA1" w:rsidR="00432903">
        <w:rPr>
          <w:rFonts w:ascii="Bierstadt" w:hAnsi="Bierstadt" w:eastAsia="Bierstadt" w:cs="Bierstadt"/>
          <w:lang w:val="en-IE"/>
        </w:rPr>
        <w:t>impairment</w:t>
      </w:r>
      <w:r w:rsidRPr="095A4EA1" w:rsidR="00056CEF">
        <w:rPr>
          <w:rFonts w:ascii="Bierstadt" w:hAnsi="Bierstadt" w:eastAsia="Bierstadt" w:cs="Bierstadt"/>
          <w:lang w:val="en-IE"/>
        </w:rPr>
        <w:t>,</w:t>
      </w:r>
      <w:r w:rsidRPr="095A4EA1" w:rsidR="00432903">
        <w:rPr>
          <w:rFonts w:ascii="Bierstadt" w:hAnsi="Bierstadt" w:eastAsia="Bierstadt" w:cs="Bierstadt"/>
          <w:lang w:val="en-IE"/>
        </w:rPr>
        <w:t xml:space="preserve"> </w:t>
      </w:r>
      <w:r w:rsidRPr="095A4EA1" w:rsidR="003C1BE1">
        <w:rPr>
          <w:rFonts w:ascii="Bierstadt" w:hAnsi="Bierstadt" w:eastAsia="Bierstadt" w:cs="Bierstadt"/>
          <w:lang w:val="en-IE"/>
        </w:rPr>
        <w:t>and get back to some semblance of normal life,</w:t>
      </w:r>
      <w:r w:rsidRPr="095A4EA1" w:rsidR="00F8247E">
        <w:rPr>
          <w:rFonts w:ascii="Bierstadt" w:hAnsi="Bierstadt" w:eastAsia="Bierstadt" w:cs="Bierstadt"/>
          <w:lang w:val="en-IE"/>
        </w:rPr>
        <w:t xml:space="preserve"> </w:t>
      </w:r>
      <w:r w:rsidRPr="095A4EA1" w:rsidR="003020AF">
        <w:rPr>
          <w:rFonts w:ascii="Bierstadt" w:hAnsi="Bierstadt" w:eastAsia="Bierstadt" w:cs="Bierstadt"/>
          <w:lang w:val="en-IE"/>
        </w:rPr>
        <w:t xml:space="preserve">partaking in </w:t>
      </w:r>
      <w:r w:rsidRPr="095A4EA1" w:rsidR="00B40E39">
        <w:rPr>
          <w:rFonts w:ascii="Bierstadt" w:hAnsi="Bierstadt" w:eastAsia="Bierstadt" w:cs="Bierstadt"/>
          <w:lang w:val="en-IE"/>
        </w:rPr>
        <w:t xml:space="preserve">the English National Opera Breathe programme </w:t>
      </w:r>
      <w:r w:rsidRPr="095A4EA1" w:rsidR="00FA2EEC">
        <w:rPr>
          <w:rFonts w:ascii="Bierstadt" w:hAnsi="Bierstadt" w:eastAsia="Bierstadt" w:cs="Bierstadt"/>
          <w:lang w:val="en-IE"/>
        </w:rPr>
        <w:t>to manage breathing difficulties</w:t>
      </w:r>
      <w:r w:rsidRPr="095A4EA1" w:rsidR="00B40E39">
        <w:rPr>
          <w:rFonts w:ascii="Bierstadt" w:hAnsi="Bierstadt" w:eastAsia="Bierstadt" w:cs="Bierstadt"/>
          <w:lang w:val="en-IE"/>
        </w:rPr>
        <w:t xml:space="preserve">, </w:t>
      </w:r>
      <w:r w:rsidRPr="095A4EA1" w:rsidR="003020AF">
        <w:rPr>
          <w:rFonts w:ascii="Bierstadt" w:hAnsi="Bierstadt" w:eastAsia="Bierstadt" w:cs="Bierstadt"/>
          <w:lang w:val="en-IE"/>
        </w:rPr>
        <w:t xml:space="preserve">completing </w:t>
      </w:r>
      <w:r w:rsidRPr="095A4EA1" w:rsidR="00B40E39">
        <w:rPr>
          <w:rFonts w:ascii="Bierstadt" w:hAnsi="Bierstadt" w:eastAsia="Bierstadt" w:cs="Bierstadt"/>
          <w:lang w:val="en-IE"/>
        </w:rPr>
        <w:t xml:space="preserve">counselling to deal with the trauma that Long COVID has caused, </w:t>
      </w:r>
      <w:r w:rsidRPr="095A4EA1" w:rsidR="00F8352D">
        <w:rPr>
          <w:rFonts w:ascii="Bierstadt" w:hAnsi="Bierstadt" w:eastAsia="Bierstadt" w:cs="Bierstadt"/>
          <w:lang w:val="en-IE"/>
        </w:rPr>
        <w:t xml:space="preserve">and accepting that we have been impacted by Long COVID and that we can’t </w:t>
      </w:r>
      <w:r w:rsidRPr="095A4EA1" w:rsidR="00B40E39">
        <w:rPr>
          <w:rFonts w:ascii="Bierstadt" w:hAnsi="Bierstadt" w:eastAsia="Bierstadt" w:cs="Bierstadt"/>
          <w:lang w:val="en-IE"/>
        </w:rPr>
        <w:t xml:space="preserve">put too much pressure on ourselves </w:t>
      </w:r>
      <w:r w:rsidRPr="095A4EA1" w:rsidR="00F8352D">
        <w:rPr>
          <w:rFonts w:ascii="Bierstadt" w:hAnsi="Bierstadt" w:eastAsia="Bierstadt" w:cs="Bierstadt"/>
          <w:lang w:val="en-IE"/>
        </w:rPr>
        <w:t xml:space="preserve">to undertake the same everyday tasks that we did pre-infection. </w:t>
      </w:r>
      <w:bookmarkStart w:name="_Hlk193879741" w:id="2"/>
      <w:r w:rsidRPr="095A4EA1" w:rsidR="004454C9">
        <w:rPr>
          <w:rFonts w:ascii="Bierstadt" w:hAnsi="Bierstadt" w:eastAsia="Bierstadt" w:cs="Bierstadt"/>
          <w:lang w:val="en-IE"/>
        </w:rPr>
        <w:t>These, however, are</w:t>
      </w:r>
      <w:r w:rsidRPr="095A4EA1" w:rsidR="003C1BE1">
        <w:rPr>
          <w:rFonts w:ascii="Bierstadt" w:hAnsi="Bierstadt" w:eastAsia="Bierstadt" w:cs="Bierstadt"/>
          <w:lang w:val="en-IE"/>
        </w:rPr>
        <w:t xml:space="preserve"> not a cure and f</w:t>
      </w:r>
      <w:r w:rsidRPr="095A4EA1" w:rsidR="00432903">
        <w:rPr>
          <w:rFonts w:ascii="Bierstadt" w:hAnsi="Bierstadt" w:eastAsia="Bierstadt" w:cs="Bierstadt"/>
          <w:lang w:val="en-IE"/>
        </w:rPr>
        <w:t>ive</w:t>
      </w:r>
      <w:r w:rsidRPr="095A4EA1" w:rsidR="003C1BE1">
        <w:rPr>
          <w:rFonts w:ascii="Bierstadt" w:hAnsi="Bierstadt" w:eastAsia="Bierstadt" w:cs="Bierstadt"/>
          <w:lang w:val="en-IE"/>
        </w:rPr>
        <w:t xml:space="preserve"> years on these symptoms are still so pronounced that </w:t>
      </w:r>
      <w:r w:rsidRPr="095A4EA1" w:rsidR="004454C9">
        <w:rPr>
          <w:rFonts w:ascii="Bierstadt" w:hAnsi="Bierstadt" w:eastAsia="Bierstadt" w:cs="Bierstadt"/>
          <w:lang w:val="en-IE"/>
        </w:rPr>
        <w:t>we</w:t>
      </w:r>
      <w:r w:rsidRPr="095A4EA1" w:rsidR="003C1BE1">
        <w:rPr>
          <w:rFonts w:ascii="Bierstadt" w:hAnsi="Bierstadt" w:eastAsia="Bierstadt" w:cs="Bierstadt"/>
          <w:lang w:val="en-IE"/>
        </w:rPr>
        <w:t xml:space="preserve"> </w:t>
      </w:r>
      <w:r w:rsidRPr="095A4EA1" w:rsidR="00056CEF">
        <w:rPr>
          <w:rFonts w:ascii="Bierstadt" w:hAnsi="Bierstadt" w:eastAsia="Bierstadt" w:cs="Bierstadt"/>
          <w:lang w:val="en-IE"/>
        </w:rPr>
        <w:t xml:space="preserve">all </w:t>
      </w:r>
      <w:r w:rsidRPr="095A4EA1" w:rsidR="003C1BE1">
        <w:rPr>
          <w:rFonts w:ascii="Bierstadt" w:hAnsi="Bierstadt" w:eastAsia="Bierstadt" w:cs="Bierstadt"/>
          <w:lang w:val="en-IE"/>
        </w:rPr>
        <w:t>cannot do everyday activities</w:t>
      </w:r>
      <w:bookmarkEnd w:id="2"/>
      <w:r w:rsidRPr="095A4EA1" w:rsidR="002C3968">
        <w:rPr>
          <w:rFonts w:ascii="Bierstadt" w:hAnsi="Bierstadt" w:eastAsia="Bierstadt" w:cs="Bierstadt"/>
          <w:lang w:val="en-IE"/>
        </w:rPr>
        <w:t>,</w:t>
      </w:r>
      <w:r w:rsidRPr="095A4EA1" w:rsidR="003C1BE1">
        <w:rPr>
          <w:rFonts w:ascii="Bierstadt" w:hAnsi="Bierstadt" w:eastAsia="Bierstadt" w:cs="Bierstadt"/>
          <w:lang w:val="en-IE"/>
        </w:rPr>
        <w:t xml:space="preserve"> go back to the clinical career</w:t>
      </w:r>
      <w:r w:rsidRPr="095A4EA1" w:rsidR="00B84D8B">
        <w:rPr>
          <w:rFonts w:ascii="Bierstadt" w:hAnsi="Bierstadt" w:eastAsia="Bierstadt" w:cs="Bierstadt"/>
          <w:lang w:val="en-IE"/>
        </w:rPr>
        <w:t>s</w:t>
      </w:r>
      <w:r w:rsidRPr="095A4EA1" w:rsidR="003C1BE1">
        <w:rPr>
          <w:rFonts w:ascii="Bierstadt" w:hAnsi="Bierstadt" w:eastAsia="Bierstadt" w:cs="Bierstadt"/>
          <w:lang w:val="en-IE"/>
        </w:rPr>
        <w:t xml:space="preserve"> that </w:t>
      </w:r>
      <w:r w:rsidRPr="095A4EA1" w:rsidR="004454C9">
        <w:rPr>
          <w:rFonts w:ascii="Bierstadt" w:hAnsi="Bierstadt" w:eastAsia="Bierstadt" w:cs="Bierstadt"/>
          <w:lang w:val="en-IE"/>
        </w:rPr>
        <w:t>we</w:t>
      </w:r>
      <w:r w:rsidRPr="095A4EA1" w:rsidR="003C1BE1">
        <w:rPr>
          <w:rFonts w:ascii="Bierstadt" w:hAnsi="Bierstadt" w:eastAsia="Bierstadt" w:cs="Bierstadt"/>
          <w:lang w:val="en-IE"/>
        </w:rPr>
        <w:t xml:space="preserve"> ha</w:t>
      </w:r>
      <w:r w:rsidRPr="095A4EA1" w:rsidR="00B84D8B">
        <w:rPr>
          <w:rFonts w:ascii="Bierstadt" w:hAnsi="Bierstadt" w:eastAsia="Bierstadt" w:cs="Bierstadt"/>
          <w:lang w:val="en-IE"/>
        </w:rPr>
        <w:t>d</w:t>
      </w:r>
      <w:r w:rsidRPr="095A4EA1" w:rsidR="002C3968">
        <w:rPr>
          <w:rFonts w:ascii="Bierstadt" w:hAnsi="Bierstadt" w:eastAsia="Bierstadt" w:cs="Bierstadt"/>
          <w:lang w:val="en-IE"/>
        </w:rPr>
        <w:t>,</w:t>
      </w:r>
      <w:r w:rsidRPr="095A4EA1" w:rsidR="003C1BE1">
        <w:rPr>
          <w:rFonts w:ascii="Bierstadt" w:hAnsi="Bierstadt" w:eastAsia="Bierstadt" w:cs="Bierstadt"/>
          <w:lang w:val="en-IE"/>
        </w:rPr>
        <w:t xml:space="preserve"> or manage a full</w:t>
      </w:r>
      <w:r w:rsidRPr="095A4EA1" w:rsidR="008001ED">
        <w:rPr>
          <w:rFonts w:ascii="Bierstadt" w:hAnsi="Bierstadt" w:eastAsia="Bierstadt" w:cs="Bierstadt"/>
          <w:lang w:val="en-IE"/>
        </w:rPr>
        <w:t>-</w:t>
      </w:r>
      <w:r w:rsidRPr="095A4EA1" w:rsidR="003C1BE1">
        <w:rPr>
          <w:rFonts w:ascii="Bierstadt" w:hAnsi="Bierstadt" w:eastAsia="Bierstadt" w:cs="Bierstadt"/>
          <w:lang w:val="en-IE"/>
        </w:rPr>
        <w:t>on non-clinical job</w:t>
      </w:r>
      <w:r w:rsidRPr="095A4EA1" w:rsidR="00B84D8B">
        <w:rPr>
          <w:rFonts w:ascii="Bierstadt" w:hAnsi="Bierstadt" w:eastAsia="Bierstadt" w:cs="Bierstadt"/>
          <w:lang w:val="en-IE"/>
        </w:rPr>
        <w:t>,</w:t>
      </w:r>
      <w:r w:rsidRPr="095A4EA1" w:rsidR="003C1BE1">
        <w:rPr>
          <w:rFonts w:ascii="Bierstadt" w:hAnsi="Bierstadt" w:eastAsia="Bierstadt" w:cs="Bierstadt"/>
          <w:lang w:val="en-IE"/>
        </w:rPr>
        <w:t xml:space="preserve"> as </w:t>
      </w:r>
      <w:r w:rsidRPr="095A4EA1" w:rsidR="00B84D8B">
        <w:rPr>
          <w:rFonts w:ascii="Bierstadt" w:hAnsi="Bierstadt" w:eastAsia="Bierstadt" w:cs="Bierstadt"/>
          <w:lang w:val="en-IE"/>
        </w:rPr>
        <w:t>we</w:t>
      </w:r>
      <w:r w:rsidRPr="095A4EA1" w:rsidR="003C1BE1">
        <w:rPr>
          <w:rFonts w:ascii="Bierstadt" w:hAnsi="Bierstadt" w:eastAsia="Bierstadt" w:cs="Bierstadt"/>
          <w:lang w:val="en-IE"/>
        </w:rPr>
        <w:t xml:space="preserve"> have to constantly try and adapt to the limitations </w:t>
      </w:r>
      <w:r w:rsidRPr="095A4EA1" w:rsidR="00B84D8B">
        <w:rPr>
          <w:rFonts w:ascii="Bierstadt" w:hAnsi="Bierstadt" w:eastAsia="Bierstadt" w:cs="Bierstadt"/>
          <w:lang w:val="en-IE"/>
        </w:rPr>
        <w:t>we</w:t>
      </w:r>
      <w:r w:rsidRPr="095A4EA1" w:rsidR="003C1BE1">
        <w:rPr>
          <w:rFonts w:ascii="Bierstadt" w:hAnsi="Bierstadt" w:eastAsia="Bierstadt" w:cs="Bierstadt"/>
          <w:lang w:val="en-IE"/>
        </w:rPr>
        <w:t xml:space="preserve"> now have. We agree that more needs to be done to support staff impacted by this condition.</w:t>
      </w:r>
    </w:p>
    <w:sectPr w:rsidRPr="00462189" w:rsidR="00432903">
      <w:pgSz w:w="11906" w:h="16838" w:orient="portrait"/>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E2EC5"/>
    <w:multiLevelType w:val="hybridMultilevel"/>
    <w:tmpl w:val="E61088B0"/>
    <w:lvl w:ilvl="0" w:tplc="18090001">
      <w:start w:val="1"/>
      <w:numFmt w:val="bullet"/>
      <w:lvlText w:val=""/>
      <w:lvlJc w:val="left"/>
      <w:pPr>
        <w:ind w:left="720" w:hanging="360"/>
      </w:pPr>
      <w:rPr>
        <w:rFonts w:hint="default" w:ascii="Symbol" w:hAnsi="Symbol"/>
      </w:rPr>
    </w:lvl>
    <w:lvl w:ilvl="1" w:tplc="18090003" w:tentative="1">
      <w:start w:val="1"/>
      <w:numFmt w:val="bullet"/>
      <w:lvlText w:val="o"/>
      <w:lvlJc w:val="left"/>
      <w:pPr>
        <w:ind w:left="1440" w:hanging="360"/>
      </w:pPr>
      <w:rPr>
        <w:rFonts w:hint="default" w:ascii="Courier New" w:hAnsi="Courier New" w:cs="Courier New"/>
      </w:rPr>
    </w:lvl>
    <w:lvl w:ilvl="2" w:tplc="18090005" w:tentative="1">
      <w:start w:val="1"/>
      <w:numFmt w:val="bullet"/>
      <w:lvlText w:val=""/>
      <w:lvlJc w:val="left"/>
      <w:pPr>
        <w:ind w:left="2160" w:hanging="360"/>
      </w:pPr>
      <w:rPr>
        <w:rFonts w:hint="default" w:ascii="Wingdings" w:hAnsi="Wingdings"/>
      </w:rPr>
    </w:lvl>
    <w:lvl w:ilvl="3" w:tplc="18090001" w:tentative="1">
      <w:start w:val="1"/>
      <w:numFmt w:val="bullet"/>
      <w:lvlText w:val=""/>
      <w:lvlJc w:val="left"/>
      <w:pPr>
        <w:ind w:left="2880" w:hanging="360"/>
      </w:pPr>
      <w:rPr>
        <w:rFonts w:hint="default" w:ascii="Symbol" w:hAnsi="Symbol"/>
      </w:rPr>
    </w:lvl>
    <w:lvl w:ilvl="4" w:tplc="18090003" w:tentative="1">
      <w:start w:val="1"/>
      <w:numFmt w:val="bullet"/>
      <w:lvlText w:val="o"/>
      <w:lvlJc w:val="left"/>
      <w:pPr>
        <w:ind w:left="3600" w:hanging="360"/>
      </w:pPr>
      <w:rPr>
        <w:rFonts w:hint="default" w:ascii="Courier New" w:hAnsi="Courier New" w:cs="Courier New"/>
      </w:rPr>
    </w:lvl>
    <w:lvl w:ilvl="5" w:tplc="18090005" w:tentative="1">
      <w:start w:val="1"/>
      <w:numFmt w:val="bullet"/>
      <w:lvlText w:val=""/>
      <w:lvlJc w:val="left"/>
      <w:pPr>
        <w:ind w:left="4320" w:hanging="360"/>
      </w:pPr>
      <w:rPr>
        <w:rFonts w:hint="default" w:ascii="Wingdings" w:hAnsi="Wingdings"/>
      </w:rPr>
    </w:lvl>
    <w:lvl w:ilvl="6" w:tplc="18090001" w:tentative="1">
      <w:start w:val="1"/>
      <w:numFmt w:val="bullet"/>
      <w:lvlText w:val=""/>
      <w:lvlJc w:val="left"/>
      <w:pPr>
        <w:ind w:left="5040" w:hanging="360"/>
      </w:pPr>
      <w:rPr>
        <w:rFonts w:hint="default" w:ascii="Symbol" w:hAnsi="Symbol"/>
      </w:rPr>
    </w:lvl>
    <w:lvl w:ilvl="7" w:tplc="18090003" w:tentative="1">
      <w:start w:val="1"/>
      <w:numFmt w:val="bullet"/>
      <w:lvlText w:val="o"/>
      <w:lvlJc w:val="left"/>
      <w:pPr>
        <w:ind w:left="5760" w:hanging="360"/>
      </w:pPr>
      <w:rPr>
        <w:rFonts w:hint="default" w:ascii="Courier New" w:hAnsi="Courier New" w:cs="Courier New"/>
      </w:rPr>
    </w:lvl>
    <w:lvl w:ilvl="8" w:tplc="18090005" w:tentative="1">
      <w:start w:val="1"/>
      <w:numFmt w:val="bullet"/>
      <w:lvlText w:val=""/>
      <w:lvlJc w:val="left"/>
      <w:pPr>
        <w:ind w:left="6480" w:hanging="360"/>
      </w:pPr>
      <w:rPr>
        <w:rFonts w:hint="default" w:ascii="Wingdings" w:hAnsi="Wingdings"/>
      </w:rPr>
    </w:lvl>
  </w:abstractNum>
  <w:abstractNum w:abstractNumId="1" w15:restartNumberingAfterBreak="0">
    <w:nsid w:val="323F6486"/>
    <w:multiLevelType w:val="hybridMultilevel"/>
    <w:tmpl w:val="47A29A5A"/>
    <w:lvl w:ilvl="0" w:tplc="08090001">
      <w:start w:val="1"/>
      <w:numFmt w:val="bullet"/>
      <w:lvlText w:val=""/>
      <w:lvlJc w:val="left"/>
      <w:pPr>
        <w:ind w:left="775" w:hanging="360"/>
      </w:pPr>
      <w:rPr>
        <w:rFonts w:hint="default" w:ascii="Symbol" w:hAnsi="Symbol"/>
      </w:rPr>
    </w:lvl>
    <w:lvl w:ilvl="1" w:tplc="08090003">
      <w:start w:val="1"/>
      <w:numFmt w:val="bullet"/>
      <w:lvlText w:val="o"/>
      <w:lvlJc w:val="left"/>
      <w:pPr>
        <w:ind w:left="1495" w:hanging="360"/>
      </w:pPr>
      <w:rPr>
        <w:rFonts w:hint="default" w:ascii="Courier New" w:hAnsi="Courier New" w:cs="Courier New"/>
      </w:rPr>
    </w:lvl>
    <w:lvl w:ilvl="2" w:tplc="08090005">
      <w:start w:val="1"/>
      <w:numFmt w:val="bullet"/>
      <w:lvlText w:val=""/>
      <w:lvlJc w:val="left"/>
      <w:pPr>
        <w:ind w:left="2215" w:hanging="360"/>
      </w:pPr>
      <w:rPr>
        <w:rFonts w:hint="default" w:ascii="Wingdings" w:hAnsi="Wingdings"/>
      </w:rPr>
    </w:lvl>
    <w:lvl w:ilvl="3" w:tplc="08090001">
      <w:start w:val="1"/>
      <w:numFmt w:val="bullet"/>
      <w:lvlText w:val=""/>
      <w:lvlJc w:val="left"/>
      <w:pPr>
        <w:ind w:left="2935" w:hanging="360"/>
      </w:pPr>
      <w:rPr>
        <w:rFonts w:hint="default" w:ascii="Symbol" w:hAnsi="Symbol"/>
      </w:rPr>
    </w:lvl>
    <w:lvl w:ilvl="4" w:tplc="08090003">
      <w:start w:val="1"/>
      <w:numFmt w:val="bullet"/>
      <w:lvlText w:val="o"/>
      <w:lvlJc w:val="left"/>
      <w:pPr>
        <w:ind w:left="3655" w:hanging="360"/>
      </w:pPr>
      <w:rPr>
        <w:rFonts w:hint="default" w:ascii="Courier New" w:hAnsi="Courier New" w:cs="Courier New"/>
      </w:rPr>
    </w:lvl>
    <w:lvl w:ilvl="5" w:tplc="08090005">
      <w:start w:val="1"/>
      <w:numFmt w:val="bullet"/>
      <w:lvlText w:val=""/>
      <w:lvlJc w:val="left"/>
      <w:pPr>
        <w:ind w:left="4375" w:hanging="360"/>
      </w:pPr>
      <w:rPr>
        <w:rFonts w:hint="default" w:ascii="Wingdings" w:hAnsi="Wingdings"/>
      </w:rPr>
    </w:lvl>
    <w:lvl w:ilvl="6" w:tplc="08090001">
      <w:start w:val="1"/>
      <w:numFmt w:val="bullet"/>
      <w:lvlText w:val=""/>
      <w:lvlJc w:val="left"/>
      <w:pPr>
        <w:ind w:left="5095" w:hanging="360"/>
      </w:pPr>
      <w:rPr>
        <w:rFonts w:hint="default" w:ascii="Symbol" w:hAnsi="Symbol"/>
      </w:rPr>
    </w:lvl>
    <w:lvl w:ilvl="7" w:tplc="08090003">
      <w:start w:val="1"/>
      <w:numFmt w:val="bullet"/>
      <w:lvlText w:val="o"/>
      <w:lvlJc w:val="left"/>
      <w:pPr>
        <w:ind w:left="5815" w:hanging="360"/>
      </w:pPr>
      <w:rPr>
        <w:rFonts w:hint="default" w:ascii="Courier New" w:hAnsi="Courier New" w:cs="Courier New"/>
      </w:rPr>
    </w:lvl>
    <w:lvl w:ilvl="8" w:tplc="08090005">
      <w:start w:val="1"/>
      <w:numFmt w:val="bullet"/>
      <w:lvlText w:val=""/>
      <w:lvlJc w:val="left"/>
      <w:pPr>
        <w:ind w:left="6535" w:hanging="360"/>
      </w:pPr>
      <w:rPr>
        <w:rFonts w:hint="default" w:ascii="Wingdings" w:hAnsi="Wingdings"/>
      </w:rPr>
    </w:lvl>
  </w:abstractNum>
  <w:abstractNum w:abstractNumId="2" w15:restartNumberingAfterBreak="0">
    <w:nsid w:val="35A83CEB"/>
    <w:multiLevelType w:val="hybridMultilevel"/>
    <w:tmpl w:val="0CE8727E"/>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3" w15:restartNumberingAfterBreak="0">
    <w:nsid w:val="40443DCC"/>
    <w:multiLevelType w:val="hybridMultilevel"/>
    <w:tmpl w:val="EF0A196A"/>
    <w:lvl w:ilvl="0" w:tplc="18090001">
      <w:start w:val="1"/>
      <w:numFmt w:val="bullet"/>
      <w:lvlText w:val=""/>
      <w:lvlJc w:val="left"/>
      <w:pPr>
        <w:ind w:left="720" w:hanging="360"/>
      </w:pPr>
      <w:rPr>
        <w:rFonts w:hint="default" w:ascii="Symbol" w:hAnsi="Symbol"/>
      </w:rPr>
    </w:lvl>
    <w:lvl w:ilvl="1" w:tplc="18090003" w:tentative="1">
      <w:start w:val="1"/>
      <w:numFmt w:val="bullet"/>
      <w:lvlText w:val="o"/>
      <w:lvlJc w:val="left"/>
      <w:pPr>
        <w:ind w:left="1440" w:hanging="360"/>
      </w:pPr>
      <w:rPr>
        <w:rFonts w:hint="default" w:ascii="Courier New" w:hAnsi="Courier New" w:cs="Courier New"/>
      </w:rPr>
    </w:lvl>
    <w:lvl w:ilvl="2" w:tplc="18090005" w:tentative="1">
      <w:start w:val="1"/>
      <w:numFmt w:val="bullet"/>
      <w:lvlText w:val=""/>
      <w:lvlJc w:val="left"/>
      <w:pPr>
        <w:ind w:left="2160" w:hanging="360"/>
      </w:pPr>
      <w:rPr>
        <w:rFonts w:hint="default" w:ascii="Wingdings" w:hAnsi="Wingdings"/>
      </w:rPr>
    </w:lvl>
    <w:lvl w:ilvl="3" w:tplc="18090001" w:tentative="1">
      <w:start w:val="1"/>
      <w:numFmt w:val="bullet"/>
      <w:lvlText w:val=""/>
      <w:lvlJc w:val="left"/>
      <w:pPr>
        <w:ind w:left="2880" w:hanging="360"/>
      </w:pPr>
      <w:rPr>
        <w:rFonts w:hint="default" w:ascii="Symbol" w:hAnsi="Symbol"/>
      </w:rPr>
    </w:lvl>
    <w:lvl w:ilvl="4" w:tplc="18090003" w:tentative="1">
      <w:start w:val="1"/>
      <w:numFmt w:val="bullet"/>
      <w:lvlText w:val="o"/>
      <w:lvlJc w:val="left"/>
      <w:pPr>
        <w:ind w:left="3600" w:hanging="360"/>
      </w:pPr>
      <w:rPr>
        <w:rFonts w:hint="default" w:ascii="Courier New" w:hAnsi="Courier New" w:cs="Courier New"/>
      </w:rPr>
    </w:lvl>
    <w:lvl w:ilvl="5" w:tplc="18090005" w:tentative="1">
      <w:start w:val="1"/>
      <w:numFmt w:val="bullet"/>
      <w:lvlText w:val=""/>
      <w:lvlJc w:val="left"/>
      <w:pPr>
        <w:ind w:left="4320" w:hanging="360"/>
      </w:pPr>
      <w:rPr>
        <w:rFonts w:hint="default" w:ascii="Wingdings" w:hAnsi="Wingdings"/>
      </w:rPr>
    </w:lvl>
    <w:lvl w:ilvl="6" w:tplc="18090001" w:tentative="1">
      <w:start w:val="1"/>
      <w:numFmt w:val="bullet"/>
      <w:lvlText w:val=""/>
      <w:lvlJc w:val="left"/>
      <w:pPr>
        <w:ind w:left="5040" w:hanging="360"/>
      </w:pPr>
      <w:rPr>
        <w:rFonts w:hint="default" w:ascii="Symbol" w:hAnsi="Symbol"/>
      </w:rPr>
    </w:lvl>
    <w:lvl w:ilvl="7" w:tplc="18090003" w:tentative="1">
      <w:start w:val="1"/>
      <w:numFmt w:val="bullet"/>
      <w:lvlText w:val="o"/>
      <w:lvlJc w:val="left"/>
      <w:pPr>
        <w:ind w:left="5760" w:hanging="360"/>
      </w:pPr>
      <w:rPr>
        <w:rFonts w:hint="default" w:ascii="Courier New" w:hAnsi="Courier New" w:cs="Courier New"/>
      </w:rPr>
    </w:lvl>
    <w:lvl w:ilvl="8" w:tplc="18090005" w:tentative="1">
      <w:start w:val="1"/>
      <w:numFmt w:val="bullet"/>
      <w:lvlText w:val=""/>
      <w:lvlJc w:val="left"/>
      <w:pPr>
        <w:ind w:left="6480" w:hanging="360"/>
      </w:pPr>
      <w:rPr>
        <w:rFonts w:hint="default" w:ascii="Wingdings" w:hAnsi="Wingdings"/>
      </w:rPr>
    </w:lvl>
  </w:abstractNum>
  <w:abstractNum w:abstractNumId="4" w15:restartNumberingAfterBreak="0">
    <w:nsid w:val="4B717A21"/>
    <w:multiLevelType w:val="hybridMultilevel"/>
    <w:tmpl w:val="050AC520"/>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hint="default" w:ascii="Courier New" w:hAnsi="Courier New" w:cs="Courier New"/>
      </w:rPr>
    </w:lvl>
    <w:lvl w:ilvl="2" w:tplc="18090005" w:tentative="1">
      <w:start w:val="1"/>
      <w:numFmt w:val="bullet"/>
      <w:lvlText w:val=""/>
      <w:lvlJc w:val="left"/>
      <w:pPr>
        <w:ind w:left="2160" w:hanging="360"/>
      </w:pPr>
      <w:rPr>
        <w:rFonts w:hint="default" w:ascii="Wingdings" w:hAnsi="Wingdings"/>
      </w:rPr>
    </w:lvl>
    <w:lvl w:ilvl="3" w:tplc="18090001" w:tentative="1">
      <w:start w:val="1"/>
      <w:numFmt w:val="bullet"/>
      <w:lvlText w:val=""/>
      <w:lvlJc w:val="left"/>
      <w:pPr>
        <w:ind w:left="2880" w:hanging="360"/>
      </w:pPr>
      <w:rPr>
        <w:rFonts w:hint="default" w:ascii="Symbol" w:hAnsi="Symbol"/>
      </w:rPr>
    </w:lvl>
    <w:lvl w:ilvl="4" w:tplc="18090003" w:tentative="1">
      <w:start w:val="1"/>
      <w:numFmt w:val="bullet"/>
      <w:lvlText w:val="o"/>
      <w:lvlJc w:val="left"/>
      <w:pPr>
        <w:ind w:left="3600" w:hanging="360"/>
      </w:pPr>
      <w:rPr>
        <w:rFonts w:hint="default" w:ascii="Courier New" w:hAnsi="Courier New" w:cs="Courier New"/>
      </w:rPr>
    </w:lvl>
    <w:lvl w:ilvl="5" w:tplc="18090005" w:tentative="1">
      <w:start w:val="1"/>
      <w:numFmt w:val="bullet"/>
      <w:lvlText w:val=""/>
      <w:lvlJc w:val="left"/>
      <w:pPr>
        <w:ind w:left="4320" w:hanging="360"/>
      </w:pPr>
      <w:rPr>
        <w:rFonts w:hint="default" w:ascii="Wingdings" w:hAnsi="Wingdings"/>
      </w:rPr>
    </w:lvl>
    <w:lvl w:ilvl="6" w:tplc="18090001" w:tentative="1">
      <w:start w:val="1"/>
      <w:numFmt w:val="bullet"/>
      <w:lvlText w:val=""/>
      <w:lvlJc w:val="left"/>
      <w:pPr>
        <w:ind w:left="5040" w:hanging="360"/>
      </w:pPr>
      <w:rPr>
        <w:rFonts w:hint="default" w:ascii="Symbol" w:hAnsi="Symbol"/>
      </w:rPr>
    </w:lvl>
    <w:lvl w:ilvl="7" w:tplc="18090003" w:tentative="1">
      <w:start w:val="1"/>
      <w:numFmt w:val="bullet"/>
      <w:lvlText w:val="o"/>
      <w:lvlJc w:val="left"/>
      <w:pPr>
        <w:ind w:left="5760" w:hanging="360"/>
      </w:pPr>
      <w:rPr>
        <w:rFonts w:hint="default" w:ascii="Courier New" w:hAnsi="Courier New" w:cs="Courier New"/>
      </w:rPr>
    </w:lvl>
    <w:lvl w:ilvl="8" w:tplc="18090005" w:tentative="1">
      <w:start w:val="1"/>
      <w:numFmt w:val="bullet"/>
      <w:lvlText w:val=""/>
      <w:lvlJc w:val="left"/>
      <w:pPr>
        <w:ind w:left="6480" w:hanging="360"/>
      </w:pPr>
      <w:rPr>
        <w:rFonts w:hint="default" w:ascii="Wingdings" w:hAnsi="Wingdings"/>
      </w:rPr>
    </w:lvl>
  </w:abstractNum>
  <w:abstractNum w:abstractNumId="5" w15:restartNumberingAfterBreak="0">
    <w:nsid w:val="4F621B56"/>
    <w:multiLevelType w:val="hybridMultilevel"/>
    <w:tmpl w:val="D86AF126"/>
    <w:lvl w:ilvl="0" w:tplc="69FC450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7DA62BF4"/>
    <w:multiLevelType w:val="hybridMultilevel"/>
    <w:tmpl w:val="7F4644D2"/>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num w:numId="1" w16cid:durableId="193464079">
    <w:abstractNumId w:val="1"/>
  </w:num>
  <w:num w:numId="2" w16cid:durableId="2085253210">
    <w:abstractNumId w:val="0"/>
  </w:num>
  <w:num w:numId="3" w16cid:durableId="240451945">
    <w:abstractNumId w:val="4"/>
  </w:num>
  <w:num w:numId="4" w16cid:durableId="874344865">
    <w:abstractNumId w:val="2"/>
  </w:num>
  <w:num w:numId="5" w16cid:durableId="1831364872">
    <w:abstractNumId w:val="6"/>
  </w:num>
  <w:num w:numId="6" w16cid:durableId="1050881839">
    <w:abstractNumId w:val="5"/>
  </w:num>
  <w:num w:numId="7" w16cid:durableId="12902794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dirty"/>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693C"/>
    <w:rsid w:val="00002529"/>
    <w:rsid w:val="00022C8C"/>
    <w:rsid w:val="000230F4"/>
    <w:rsid w:val="0003114F"/>
    <w:rsid w:val="00052633"/>
    <w:rsid w:val="00052A3E"/>
    <w:rsid w:val="00056CEF"/>
    <w:rsid w:val="00065B11"/>
    <w:rsid w:val="00065F65"/>
    <w:rsid w:val="0008422B"/>
    <w:rsid w:val="00084F8A"/>
    <w:rsid w:val="000A6D7F"/>
    <w:rsid w:val="000B14C6"/>
    <w:rsid w:val="000B4CA2"/>
    <w:rsid w:val="000D3F33"/>
    <w:rsid w:val="000F7383"/>
    <w:rsid w:val="001109FB"/>
    <w:rsid w:val="001135CB"/>
    <w:rsid w:val="001205C8"/>
    <w:rsid w:val="00125A09"/>
    <w:rsid w:val="0013224F"/>
    <w:rsid w:val="00135688"/>
    <w:rsid w:val="00136EBE"/>
    <w:rsid w:val="00137608"/>
    <w:rsid w:val="00157F87"/>
    <w:rsid w:val="001774F9"/>
    <w:rsid w:val="00195360"/>
    <w:rsid w:val="001A0C3F"/>
    <w:rsid w:val="001A1943"/>
    <w:rsid w:val="001A458D"/>
    <w:rsid w:val="001A7E65"/>
    <w:rsid w:val="001C392C"/>
    <w:rsid w:val="001C7489"/>
    <w:rsid w:val="001D2574"/>
    <w:rsid w:val="001E2A61"/>
    <w:rsid w:val="001E4956"/>
    <w:rsid w:val="0020693C"/>
    <w:rsid w:val="00216A9D"/>
    <w:rsid w:val="00223FB9"/>
    <w:rsid w:val="00241051"/>
    <w:rsid w:val="00245180"/>
    <w:rsid w:val="00250F52"/>
    <w:rsid w:val="002541BB"/>
    <w:rsid w:val="00256264"/>
    <w:rsid w:val="002644C7"/>
    <w:rsid w:val="00294302"/>
    <w:rsid w:val="002962F5"/>
    <w:rsid w:val="002A16EC"/>
    <w:rsid w:val="002A464E"/>
    <w:rsid w:val="002B18A3"/>
    <w:rsid w:val="002B18CC"/>
    <w:rsid w:val="002B6005"/>
    <w:rsid w:val="002B6C84"/>
    <w:rsid w:val="002B7744"/>
    <w:rsid w:val="002C3968"/>
    <w:rsid w:val="002C57B1"/>
    <w:rsid w:val="002D3626"/>
    <w:rsid w:val="002F226D"/>
    <w:rsid w:val="002F7D93"/>
    <w:rsid w:val="00300361"/>
    <w:rsid w:val="0030074A"/>
    <w:rsid w:val="003020AF"/>
    <w:rsid w:val="00312FAC"/>
    <w:rsid w:val="00333A59"/>
    <w:rsid w:val="00333B34"/>
    <w:rsid w:val="00345B47"/>
    <w:rsid w:val="00346CF1"/>
    <w:rsid w:val="00354A7E"/>
    <w:rsid w:val="0035663B"/>
    <w:rsid w:val="00360C7F"/>
    <w:rsid w:val="00373035"/>
    <w:rsid w:val="003748F9"/>
    <w:rsid w:val="00387508"/>
    <w:rsid w:val="0039184F"/>
    <w:rsid w:val="00396473"/>
    <w:rsid w:val="003A1758"/>
    <w:rsid w:val="003B73BE"/>
    <w:rsid w:val="003B74DA"/>
    <w:rsid w:val="003C1BE1"/>
    <w:rsid w:val="003C505A"/>
    <w:rsid w:val="003D39A9"/>
    <w:rsid w:val="003E5BC5"/>
    <w:rsid w:val="00405EDB"/>
    <w:rsid w:val="004062BA"/>
    <w:rsid w:val="004159F8"/>
    <w:rsid w:val="00421DD4"/>
    <w:rsid w:val="00422183"/>
    <w:rsid w:val="004309CA"/>
    <w:rsid w:val="00430A8D"/>
    <w:rsid w:val="00432903"/>
    <w:rsid w:val="00435EE5"/>
    <w:rsid w:val="004454C9"/>
    <w:rsid w:val="0045632B"/>
    <w:rsid w:val="004566C6"/>
    <w:rsid w:val="00462189"/>
    <w:rsid w:val="0048299C"/>
    <w:rsid w:val="004906C6"/>
    <w:rsid w:val="00497026"/>
    <w:rsid w:val="004977DA"/>
    <w:rsid w:val="004978A4"/>
    <w:rsid w:val="004B4E36"/>
    <w:rsid w:val="004B6B57"/>
    <w:rsid w:val="004B6E17"/>
    <w:rsid w:val="004C3BCB"/>
    <w:rsid w:val="004D538C"/>
    <w:rsid w:val="004D69C2"/>
    <w:rsid w:val="004E0A6D"/>
    <w:rsid w:val="004E6E8C"/>
    <w:rsid w:val="004F2533"/>
    <w:rsid w:val="0050198A"/>
    <w:rsid w:val="00505F30"/>
    <w:rsid w:val="005423FF"/>
    <w:rsid w:val="00546FAD"/>
    <w:rsid w:val="00555C55"/>
    <w:rsid w:val="00593C9A"/>
    <w:rsid w:val="005A7E67"/>
    <w:rsid w:val="005C2B02"/>
    <w:rsid w:val="005C541F"/>
    <w:rsid w:val="005D1226"/>
    <w:rsid w:val="005D32F6"/>
    <w:rsid w:val="005D5350"/>
    <w:rsid w:val="005F33CD"/>
    <w:rsid w:val="00600EBD"/>
    <w:rsid w:val="00604276"/>
    <w:rsid w:val="006056DC"/>
    <w:rsid w:val="00606CC6"/>
    <w:rsid w:val="00614231"/>
    <w:rsid w:val="006178CB"/>
    <w:rsid w:val="006229AD"/>
    <w:rsid w:val="00625AB5"/>
    <w:rsid w:val="0064652A"/>
    <w:rsid w:val="00646AAB"/>
    <w:rsid w:val="00652709"/>
    <w:rsid w:val="00660ACF"/>
    <w:rsid w:val="006617DD"/>
    <w:rsid w:val="00672E5B"/>
    <w:rsid w:val="006838D7"/>
    <w:rsid w:val="0069235A"/>
    <w:rsid w:val="006941EF"/>
    <w:rsid w:val="006A268C"/>
    <w:rsid w:val="006A7260"/>
    <w:rsid w:val="006C148B"/>
    <w:rsid w:val="006C21E3"/>
    <w:rsid w:val="006C3735"/>
    <w:rsid w:val="006C5204"/>
    <w:rsid w:val="006D47D2"/>
    <w:rsid w:val="006E3971"/>
    <w:rsid w:val="006F0B36"/>
    <w:rsid w:val="006F27ED"/>
    <w:rsid w:val="00716AF5"/>
    <w:rsid w:val="00717915"/>
    <w:rsid w:val="007222BC"/>
    <w:rsid w:val="00743DF6"/>
    <w:rsid w:val="00787345"/>
    <w:rsid w:val="00796694"/>
    <w:rsid w:val="007A6FC7"/>
    <w:rsid w:val="007B73C4"/>
    <w:rsid w:val="007C359B"/>
    <w:rsid w:val="007C44BE"/>
    <w:rsid w:val="007F332F"/>
    <w:rsid w:val="007F6C31"/>
    <w:rsid w:val="007F7118"/>
    <w:rsid w:val="008001ED"/>
    <w:rsid w:val="00805EF1"/>
    <w:rsid w:val="008120D6"/>
    <w:rsid w:val="008246B5"/>
    <w:rsid w:val="0082484A"/>
    <w:rsid w:val="00844490"/>
    <w:rsid w:val="008504DA"/>
    <w:rsid w:val="008550E7"/>
    <w:rsid w:val="00860903"/>
    <w:rsid w:val="0087150D"/>
    <w:rsid w:val="00876A37"/>
    <w:rsid w:val="00876C6A"/>
    <w:rsid w:val="008A0C0B"/>
    <w:rsid w:val="008A17E7"/>
    <w:rsid w:val="008B54EA"/>
    <w:rsid w:val="008B7783"/>
    <w:rsid w:val="008D03AB"/>
    <w:rsid w:val="008D1D4B"/>
    <w:rsid w:val="008D4B0A"/>
    <w:rsid w:val="008F6E1B"/>
    <w:rsid w:val="008F7DB4"/>
    <w:rsid w:val="009025F4"/>
    <w:rsid w:val="00906491"/>
    <w:rsid w:val="009160D0"/>
    <w:rsid w:val="00922296"/>
    <w:rsid w:val="009241F8"/>
    <w:rsid w:val="00935DEA"/>
    <w:rsid w:val="00943066"/>
    <w:rsid w:val="00945498"/>
    <w:rsid w:val="00962DE4"/>
    <w:rsid w:val="00970AB6"/>
    <w:rsid w:val="00975DA4"/>
    <w:rsid w:val="0097701C"/>
    <w:rsid w:val="00977C50"/>
    <w:rsid w:val="00982121"/>
    <w:rsid w:val="009860D0"/>
    <w:rsid w:val="00987C98"/>
    <w:rsid w:val="009A1F78"/>
    <w:rsid w:val="009B1EBB"/>
    <w:rsid w:val="009B79FF"/>
    <w:rsid w:val="009D0C27"/>
    <w:rsid w:val="009D44D7"/>
    <w:rsid w:val="009D5A87"/>
    <w:rsid w:val="009F1010"/>
    <w:rsid w:val="009F4F45"/>
    <w:rsid w:val="00A15175"/>
    <w:rsid w:val="00A1517D"/>
    <w:rsid w:val="00A1783C"/>
    <w:rsid w:val="00A4072D"/>
    <w:rsid w:val="00A4145A"/>
    <w:rsid w:val="00A425F8"/>
    <w:rsid w:val="00A61D12"/>
    <w:rsid w:val="00AA04C3"/>
    <w:rsid w:val="00AA2D79"/>
    <w:rsid w:val="00AC792E"/>
    <w:rsid w:val="00AD124D"/>
    <w:rsid w:val="00AD260A"/>
    <w:rsid w:val="00AE2480"/>
    <w:rsid w:val="00AF4BCB"/>
    <w:rsid w:val="00B07D7C"/>
    <w:rsid w:val="00B12074"/>
    <w:rsid w:val="00B154D8"/>
    <w:rsid w:val="00B15C05"/>
    <w:rsid w:val="00B40E39"/>
    <w:rsid w:val="00B427C6"/>
    <w:rsid w:val="00B51940"/>
    <w:rsid w:val="00B5455D"/>
    <w:rsid w:val="00B62A3C"/>
    <w:rsid w:val="00B63D3C"/>
    <w:rsid w:val="00B66354"/>
    <w:rsid w:val="00B779CC"/>
    <w:rsid w:val="00B84D8B"/>
    <w:rsid w:val="00B8775F"/>
    <w:rsid w:val="00B92EE9"/>
    <w:rsid w:val="00B958CD"/>
    <w:rsid w:val="00BB389A"/>
    <w:rsid w:val="00BB798D"/>
    <w:rsid w:val="00C13047"/>
    <w:rsid w:val="00C14F29"/>
    <w:rsid w:val="00C23649"/>
    <w:rsid w:val="00C40E8F"/>
    <w:rsid w:val="00C42227"/>
    <w:rsid w:val="00C44779"/>
    <w:rsid w:val="00C6140B"/>
    <w:rsid w:val="00C64A40"/>
    <w:rsid w:val="00C65DE9"/>
    <w:rsid w:val="00C701F9"/>
    <w:rsid w:val="00CA23B3"/>
    <w:rsid w:val="00CA3EB0"/>
    <w:rsid w:val="00CA6551"/>
    <w:rsid w:val="00CB24B5"/>
    <w:rsid w:val="00CB56CC"/>
    <w:rsid w:val="00CD2F81"/>
    <w:rsid w:val="00CE6277"/>
    <w:rsid w:val="00CF1902"/>
    <w:rsid w:val="00CF1987"/>
    <w:rsid w:val="00D142D2"/>
    <w:rsid w:val="00D2520A"/>
    <w:rsid w:val="00D25FC3"/>
    <w:rsid w:val="00D260BC"/>
    <w:rsid w:val="00D30117"/>
    <w:rsid w:val="00D3269D"/>
    <w:rsid w:val="00D50F5D"/>
    <w:rsid w:val="00D61B9A"/>
    <w:rsid w:val="00D623A2"/>
    <w:rsid w:val="00D625AC"/>
    <w:rsid w:val="00D85432"/>
    <w:rsid w:val="00D87AE5"/>
    <w:rsid w:val="00D97B4B"/>
    <w:rsid w:val="00D97CB9"/>
    <w:rsid w:val="00DF5BBC"/>
    <w:rsid w:val="00E26A9F"/>
    <w:rsid w:val="00E31F4C"/>
    <w:rsid w:val="00E41044"/>
    <w:rsid w:val="00E65F59"/>
    <w:rsid w:val="00E66E7F"/>
    <w:rsid w:val="00E75E33"/>
    <w:rsid w:val="00E876A9"/>
    <w:rsid w:val="00E95DDA"/>
    <w:rsid w:val="00EB173C"/>
    <w:rsid w:val="00EB31C8"/>
    <w:rsid w:val="00EB5E83"/>
    <w:rsid w:val="00ED0D4A"/>
    <w:rsid w:val="00EF0DD5"/>
    <w:rsid w:val="00F1227E"/>
    <w:rsid w:val="00F12679"/>
    <w:rsid w:val="00F13A55"/>
    <w:rsid w:val="00F16948"/>
    <w:rsid w:val="00F17A79"/>
    <w:rsid w:val="00F256DA"/>
    <w:rsid w:val="00F4234B"/>
    <w:rsid w:val="00F4651A"/>
    <w:rsid w:val="00F555A9"/>
    <w:rsid w:val="00F60B79"/>
    <w:rsid w:val="00F64572"/>
    <w:rsid w:val="00F77C10"/>
    <w:rsid w:val="00F81386"/>
    <w:rsid w:val="00F8247E"/>
    <w:rsid w:val="00F8352D"/>
    <w:rsid w:val="00F94B02"/>
    <w:rsid w:val="00FA2EEC"/>
    <w:rsid w:val="00FA5015"/>
    <w:rsid w:val="00FA6E0C"/>
    <w:rsid w:val="00FB23B4"/>
    <w:rsid w:val="00FB45DE"/>
    <w:rsid w:val="00FB7A7E"/>
    <w:rsid w:val="00FC1A60"/>
    <w:rsid w:val="00FC5AFE"/>
    <w:rsid w:val="00FD0423"/>
    <w:rsid w:val="00FD5A40"/>
    <w:rsid w:val="00FD6533"/>
    <w:rsid w:val="00FE33C1"/>
    <w:rsid w:val="00FE5137"/>
    <w:rsid w:val="00FF27E1"/>
    <w:rsid w:val="00FF27F8"/>
    <w:rsid w:val="00FF5658"/>
    <w:rsid w:val="046455D4"/>
    <w:rsid w:val="095A4EA1"/>
    <w:rsid w:val="0EBA838E"/>
    <w:rsid w:val="1143434D"/>
    <w:rsid w:val="1194ABE6"/>
    <w:rsid w:val="143C478F"/>
    <w:rsid w:val="15CAEAA3"/>
    <w:rsid w:val="174CC75A"/>
    <w:rsid w:val="17704E85"/>
    <w:rsid w:val="1A21AD98"/>
    <w:rsid w:val="1D1EDC9A"/>
    <w:rsid w:val="1F0E06E3"/>
    <w:rsid w:val="23C68A3D"/>
    <w:rsid w:val="25825BDD"/>
    <w:rsid w:val="2592225F"/>
    <w:rsid w:val="263D2F10"/>
    <w:rsid w:val="27553B6D"/>
    <w:rsid w:val="2EE48822"/>
    <w:rsid w:val="39278B2E"/>
    <w:rsid w:val="3C18F441"/>
    <w:rsid w:val="3CBC48C9"/>
    <w:rsid w:val="3D10F835"/>
    <w:rsid w:val="40A428AE"/>
    <w:rsid w:val="40F12506"/>
    <w:rsid w:val="4405B584"/>
    <w:rsid w:val="49507210"/>
    <w:rsid w:val="4DFA4CC0"/>
    <w:rsid w:val="50260AC9"/>
    <w:rsid w:val="5030575F"/>
    <w:rsid w:val="52FF63ED"/>
    <w:rsid w:val="5464853F"/>
    <w:rsid w:val="549CD7B1"/>
    <w:rsid w:val="54D5B4F6"/>
    <w:rsid w:val="57F47A51"/>
    <w:rsid w:val="5850CC7E"/>
    <w:rsid w:val="5C5EEB15"/>
    <w:rsid w:val="5D8EF575"/>
    <w:rsid w:val="5F197A1F"/>
    <w:rsid w:val="62517197"/>
    <w:rsid w:val="62956926"/>
    <w:rsid w:val="6434FD65"/>
    <w:rsid w:val="64F14058"/>
    <w:rsid w:val="692E828E"/>
    <w:rsid w:val="6A719158"/>
    <w:rsid w:val="6A90A3F1"/>
    <w:rsid w:val="6EB40B72"/>
    <w:rsid w:val="7430D07D"/>
    <w:rsid w:val="76D23FF5"/>
    <w:rsid w:val="77E93E53"/>
    <w:rsid w:val="7DC8BFD6"/>
    <w:rsid w:val="7DE0A74D"/>
    <w:rsid w:val="7FE0D3C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DB988"/>
  <w15:chartTrackingRefBased/>
  <w15:docId w15:val="{153619F7-687E-41CC-927A-DEE0DF3B58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hAnsiTheme="minorHAnsi" w:eastAsiaTheme="minorHAnsi" w:cstheme="minorBidi"/>
        <w:sz w:val="22"/>
        <w:szCs w:val="22"/>
        <w:lang w:val="en-IE" w:eastAsia="en-US" w:bidi="ar-SA"/>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Pr>
      <w:lang w:val="en-GB"/>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unhideWhenUsed/>
    <w:rsid w:val="00FC1A60"/>
    <w:rPr>
      <w:color w:val="0563C1" w:themeColor="hyperlink"/>
      <w:u w:val="single"/>
    </w:rPr>
  </w:style>
  <w:style w:type="character" w:styleId="UnresolvedMention">
    <w:name w:val="Unresolved Mention"/>
    <w:basedOn w:val="DefaultParagraphFont"/>
    <w:uiPriority w:val="99"/>
    <w:semiHidden/>
    <w:unhideWhenUsed/>
    <w:rsid w:val="00FC1A60"/>
    <w:rPr>
      <w:color w:val="605E5C"/>
      <w:shd w:val="clear" w:color="auto" w:fill="E1DFDD"/>
    </w:rPr>
  </w:style>
  <w:style w:type="paragraph" w:styleId="ListParagraph">
    <w:name w:val="List Paragraph"/>
    <w:basedOn w:val="Normal"/>
    <w:uiPriority w:val="34"/>
    <w:qFormat/>
    <w:rsid w:val="005D5350"/>
    <w:pPr>
      <w:spacing w:after="160" w:line="256" w:lineRule="auto"/>
      <w:ind w:left="720"/>
      <w:contextualSpacing/>
      <w:jc w:val="left"/>
    </w:pPr>
    <w:rPr>
      <w:kern w:val="2"/>
      <w14:ligatures w14:val="standardContextual"/>
    </w:rPr>
  </w:style>
  <w:style w:type="character" w:styleId="CommentReference">
    <w:name w:val="annotation reference"/>
    <w:basedOn w:val="DefaultParagraphFont"/>
    <w:uiPriority w:val="99"/>
    <w:semiHidden/>
    <w:unhideWhenUsed/>
    <w:rsid w:val="005A7E67"/>
    <w:rPr>
      <w:sz w:val="16"/>
      <w:szCs w:val="16"/>
    </w:rPr>
  </w:style>
  <w:style w:type="paragraph" w:styleId="CommentText">
    <w:name w:val="annotation text"/>
    <w:basedOn w:val="Normal"/>
    <w:link w:val="CommentTextChar"/>
    <w:uiPriority w:val="99"/>
    <w:unhideWhenUsed/>
    <w:rsid w:val="005A7E67"/>
    <w:pPr>
      <w:spacing w:line="240" w:lineRule="auto"/>
    </w:pPr>
    <w:rPr>
      <w:sz w:val="20"/>
      <w:szCs w:val="20"/>
    </w:rPr>
  </w:style>
  <w:style w:type="character" w:styleId="CommentTextChar" w:customStyle="1">
    <w:name w:val="Comment Text Char"/>
    <w:basedOn w:val="DefaultParagraphFont"/>
    <w:link w:val="CommentText"/>
    <w:uiPriority w:val="99"/>
    <w:rsid w:val="005A7E67"/>
    <w:rPr>
      <w:sz w:val="20"/>
      <w:szCs w:val="20"/>
      <w:lang w:val="en-GB"/>
    </w:rPr>
  </w:style>
  <w:style w:type="paragraph" w:styleId="CommentSubject">
    <w:name w:val="annotation subject"/>
    <w:basedOn w:val="CommentText"/>
    <w:next w:val="CommentText"/>
    <w:link w:val="CommentSubjectChar"/>
    <w:uiPriority w:val="99"/>
    <w:semiHidden/>
    <w:unhideWhenUsed/>
    <w:rsid w:val="005A7E67"/>
    <w:rPr>
      <w:b/>
      <w:bCs/>
    </w:rPr>
  </w:style>
  <w:style w:type="character" w:styleId="CommentSubjectChar" w:customStyle="1">
    <w:name w:val="Comment Subject Char"/>
    <w:basedOn w:val="CommentTextChar"/>
    <w:link w:val="CommentSubject"/>
    <w:uiPriority w:val="99"/>
    <w:semiHidden/>
    <w:rsid w:val="005A7E67"/>
    <w:rPr>
      <w:b/>
      <w:bCs/>
      <w:sz w:val="20"/>
      <w:szCs w:val="20"/>
      <w:lang w:val="en-GB"/>
    </w:rPr>
  </w:style>
  <w:style w:type="paragraph" w:styleId="Revision">
    <w:name w:val="Revision"/>
    <w:hidden/>
    <w:uiPriority w:val="99"/>
    <w:semiHidden/>
    <w:rsid w:val="005A7E67"/>
    <w:pPr>
      <w:spacing w:line="240" w:lineRule="auto"/>
      <w:jc w:val="left"/>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2958582">
      <w:bodyDiv w:val="1"/>
      <w:marLeft w:val="0"/>
      <w:marRight w:val="0"/>
      <w:marTop w:val="0"/>
      <w:marBottom w:val="0"/>
      <w:divBdr>
        <w:top w:val="none" w:sz="0" w:space="0" w:color="auto"/>
        <w:left w:val="none" w:sz="0" w:space="0" w:color="auto"/>
        <w:bottom w:val="none" w:sz="0" w:space="0" w:color="auto"/>
        <w:right w:val="none" w:sz="0" w:space="0" w:color="auto"/>
      </w:divBdr>
    </w:div>
    <w:div w:id="575473999">
      <w:bodyDiv w:val="1"/>
      <w:marLeft w:val="0"/>
      <w:marRight w:val="0"/>
      <w:marTop w:val="0"/>
      <w:marBottom w:val="0"/>
      <w:divBdr>
        <w:top w:val="none" w:sz="0" w:space="0" w:color="auto"/>
        <w:left w:val="none" w:sz="0" w:space="0" w:color="auto"/>
        <w:bottom w:val="none" w:sz="0" w:space="0" w:color="auto"/>
        <w:right w:val="none" w:sz="0" w:space="0" w:color="auto"/>
      </w:divBdr>
    </w:div>
    <w:div w:id="883709439">
      <w:bodyDiv w:val="1"/>
      <w:marLeft w:val="0"/>
      <w:marRight w:val="0"/>
      <w:marTop w:val="0"/>
      <w:marBottom w:val="0"/>
      <w:divBdr>
        <w:top w:val="none" w:sz="0" w:space="0" w:color="auto"/>
        <w:left w:val="none" w:sz="0" w:space="0" w:color="auto"/>
        <w:bottom w:val="none" w:sz="0" w:space="0" w:color="auto"/>
        <w:right w:val="none" w:sz="0" w:space="0" w:color="auto"/>
      </w:divBdr>
    </w:div>
    <w:div w:id="1000961329">
      <w:bodyDiv w:val="1"/>
      <w:marLeft w:val="0"/>
      <w:marRight w:val="0"/>
      <w:marTop w:val="0"/>
      <w:marBottom w:val="0"/>
      <w:divBdr>
        <w:top w:val="none" w:sz="0" w:space="0" w:color="auto"/>
        <w:left w:val="none" w:sz="0" w:space="0" w:color="auto"/>
        <w:bottom w:val="none" w:sz="0" w:space="0" w:color="auto"/>
        <w:right w:val="none" w:sz="0" w:space="0" w:color="auto"/>
      </w:divBdr>
    </w:div>
    <w:div w:id="1357920978">
      <w:bodyDiv w:val="1"/>
      <w:marLeft w:val="0"/>
      <w:marRight w:val="0"/>
      <w:marTop w:val="0"/>
      <w:marBottom w:val="0"/>
      <w:divBdr>
        <w:top w:val="none" w:sz="0" w:space="0" w:color="auto"/>
        <w:left w:val="none" w:sz="0" w:space="0" w:color="auto"/>
        <w:bottom w:val="none" w:sz="0" w:space="0" w:color="auto"/>
        <w:right w:val="none" w:sz="0" w:space="0" w:color="auto"/>
      </w:divBdr>
    </w:div>
    <w:div w:id="1985888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numbering" Target="numbering.xml" Id="rId5" /><Relationship Type="http://schemas.openxmlformats.org/officeDocument/2006/relationships/theme" Target="theme/theme1.xml" Id="rId10" /><Relationship Type="http://schemas.openxmlformats.org/officeDocument/2006/relationships/customXml" Target="../customXml/item4.xml" Id="rId4" /><Relationship Type="http://schemas.openxmlformats.org/officeDocument/2006/relationships/fontTable" Target="fontTable.xml" Id="rId9" /></Relationships>
</file>

<file path=word/theme/theme1.xml><?xml version="1.0" encoding="utf-8"?>
<a:theme xmlns:a="http://schemas.openxmlformats.org/drawingml/2006/main" xmlns:thm15="http://schemas.microsoft.com/office/thememl/2012/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9ccbe196-887b-4919-96f3-2f711a4090eb">
      <Terms xmlns="http://schemas.microsoft.com/office/infopath/2007/PartnerControls"/>
    </lcf76f155ced4ddcb4097134ff3c332f>
    <TaxCatchAll xmlns="30bd9292-2863-42b5-ad70-6ae734befee6"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C6391E676B7454E9851E9B761594805" ma:contentTypeVersion="13" ma:contentTypeDescription="Create a new document." ma:contentTypeScope="" ma:versionID="dae56f05f139fef148266373e54c216c">
  <xsd:schema xmlns:xsd="http://www.w3.org/2001/XMLSchema" xmlns:xs="http://www.w3.org/2001/XMLSchema" xmlns:p="http://schemas.microsoft.com/office/2006/metadata/properties" xmlns:ns2="9ccbe196-887b-4919-96f3-2f711a4090eb" xmlns:ns3="30bd9292-2863-42b5-ad70-6ae734befee6" targetNamespace="http://schemas.microsoft.com/office/2006/metadata/properties" ma:root="true" ma:fieldsID="d11c08db6c36921e083ee2579f1a2b7c" ns2:_="" ns3:_="">
    <xsd:import namespace="9ccbe196-887b-4919-96f3-2f711a4090eb"/>
    <xsd:import namespace="30bd9292-2863-42b5-ad70-6ae734befee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ObjectDetectorVersions" minOccurs="0"/>
                <xsd:element ref="ns2:MediaServiceGenerationTime" minOccurs="0"/>
                <xsd:element ref="ns2:MediaServiceEventHashCode" minOccurs="0"/>
                <xsd:element ref="ns2:MediaLengthInSeconds" minOccurs="0"/>
                <xsd:element ref="ns2:MediaServiceLocation"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cbe196-887b-4919-96f3-2f711a4090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Location" ma:index="16" nillable="true" ma:displayName="Location" ma:indexed="true" ma:internalName="MediaServiceLocation" ma:readOnly="true">
      <xsd:simpleType>
        <xsd:restriction base="dms:Text"/>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586db765-fe3d-4fc5-b4b6-f26b5a705b6d" ma:termSetId="09814cd3-568e-fe90-9814-8d621ff8fb84" ma:anchorId="fba54fb3-c3e1-fe81-a776-ca4b69148c4d" ma:open="true" ma:isKeyword="false">
      <xsd:complexType>
        <xsd:sequence>
          <xsd:element ref="pc:Terms" minOccurs="0" maxOccurs="1"/>
        </xsd:sequence>
      </xsd:complex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0bd9292-2863-42b5-ad70-6ae734befee6" elementFormDefault="qualified">
    <xsd:import namespace="http://schemas.microsoft.com/office/2006/documentManagement/types"/>
    <xsd:import namespace="http://schemas.microsoft.com/office/infopath/2007/PartnerControls"/>
    <xsd:element name="TaxCatchAll" ma:index="19" nillable="true" ma:displayName="Taxonomy Catch All Column" ma:hidden="true" ma:list="{b87a0f75-cbad-4002-899e-8ef6071ce4f4}" ma:internalName="TaxCatchAll" ma:showField="CatchAllData" ma:web="30bd9292-2863-42b5-ad70-6ae734befee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D65259-A397-43EA-B4AB-AD0633CCFA9E}">
  <ds:schemaRefs>
    <ds:schemaRef ds:uri="http://schemas.microsoft.com/office/2006/metadata/properties"/>
    <ds:schemaRef ds:uri="http://schemas.microsoft.com/office/infopath/2007/PartnerControls"/>
    <ds:schemaRef ds:uri="9ccbe196-887b-4919-96f3-2f711a4090eb"/>
    <ds:schemaRef ds:uri="30bd9292-2863-42b5-ad70-6ae734befee6"/>
  </ds:schemaRefs>
</ds:datastoreItem>
</file>

<file path=customXml/itemProps2.xml><?xml version="1.0" encoding="utf-8"?>
<ds:datastoreItem xmlns:ds="http://schemas.openxmlformats.org/officeDocument/2006/customXml" ds:itemID="{794F08B0-9CD1-49A9-82AE-DF26D02E83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ccbe196-887b-4919-96f3-2f711a4090eb"/>
    <ds:schemaRef ds:uri="30bd9292-2863-42b5-ad70-6ae734befe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67DE4F1-A61A-40B7-9A4C-3DD6FA5CB51A}">
  <ds:schemaRefs>
    <ds:schemaRef ds:uri="http://schemas.microsoft.com/sharepoint/v3/contenttype/forms"/>
  </ds:schemaRefs>
</ds:datastoreItem>
</file>

<file path=customXml/itemProps4.xml><?xml version="1.0" encoding="utf-8"?>
<ds:datastoreItem xmlns:ds="http://schemas.openxmlformats.org/officeDocument/2006/customXml" ds:itemID="{0D834905-3CF5-4776-8109-263A2FB70ABD}">
  <ds:schemaRefs>
    <ds:schemaRef ds:uri="http://schemas.openxmlformats.org/officeDocument/2006/bibliography"/>
  </ds:schemaRefs>
</ds:datastoreItem>
</file>

<file path=docMetadata/LabelInfo.xml><?xml version="1.0" encoding="utf-8"?>
<clbl:labelList xmlns:clbl="http://schemas.microsoft.com/office/2020/mipLabelMetadata">
  <clbl:label id="{1faf88fe-a998-4c5b-93c9-210a11d9a5c2}" enabled="0" method="" siteId="{1faf88fe-a998-4c5b-93c9-210a11d9a5c2}" removed="1"/>
</clbl:labelList>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Dempsey, Brendan</dc:creator>
  <keywords/>
  <dc:description/>
  <lastModifiedBy>Rosie Duncan</lastModifiedBy>
  <revision>17</revision>
  <dcterms:created xsi:type="dcterms:W3CDTF">2025-03-20T17:07:00.0000000Z</dcterms:created>
  <dcterms:modified xsi:type="dcterms:W3CDTF">2026-05-14T11:32:53.234015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6391E676B7454E9851E9B761594805</vt:lpwstr>
  </property>
  <property fmtid="{D5CDD505-2E9C-101B-9397-08002B2CF9AE}" pid="3" name="ZOTERO_PREF_1">
    <vt:lpwstr>&lt;data data-version="3" zotero-version="6.0.36"&gt;&lt;session id="jR89Y2rD"/&gt;&lt;style id="http://www.zotero.org/styles/vancouver-superscript" locale="en-GB" hasBibliography="1" bibliographyStyleHasBeenSet="0"/&gt;&lt;prefs&gt;&lt;pref name="fieldType" value="Field"/&gt;&lt;/prefs&gt;</vt:lpwstr>
  </property>
  <property fmtid="{D5CDD505-2E9C-101B-9397-08002B2CF9AE}" pid="4" name="ZOTERO_PREF_2">
    <vt:lpwstr>&lt;/data&gt;</vt:lpwstr>
  </property>
  <property fmtid="{D5CDD505-2E9C-101B-9397-08002B2CF9AE}" pid="5" name="MediaServiceImageTags">
    <vt:lpwstr/>
  </property>
</Properties>
</file>